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DF904A" w14:textId="267C53EA" w:rsidR="00FE358F" w:rsidRPr="00564FE2" w:rsidRDefault="00B24BB7" w:rsidP="005B683E">
      <w:pPr>
        <w:spacing w:line="360" w:lineRule="auto"/>
        <w:rPr>
          <w:b/>
        </w:rPr>
      </w:pPr>
      <w:r>
        <w:rPr>
          <w:rFonts w:hAnsi="Arial" w:cs="Arial"/>
          <w:b/>
          <w:szCs w:val="22"/>
        </w:rPr>
        <w:t>Supplementary File</w:t>
      </w:r>
      <w:r w:rsidRPr="005B683E">
        <w:rPr>
          <w:b/>
        </w:rPr>
        <w:t xml:space="preserve"> </w:t>
      </w:r>
      <w:r>
        <w:rPr>
          <w:b/>
        </w:rPr>
        <w:t>2a</w:t>
      </w:r>
      <w:r w:rsidR="005B683E" w:rsidRPr="005B683E">
        <w:rPr>
          <w:b/>
        </w:rPr>
        <w:t xml:space="preserve">. </w:t>
      </w:r>
      <w:r w:rsidR="00564FE2">
        <w:rPr>
          <w:b/>
        </w:rPr>
        <w:t>Primary a</w:t>
      </w:r>
      <w:r w:rsidR="005B683E" w:rsidRPr="005B683E">
        <w:rPr>
          <w:b/>
        </w:rPr>
        <w:t xml:space="preserve">ntibodies used in </w:t>
      </w:r>
      <w:r w:rsidR="00696609">
        <w:rPr>
          <w:b/>
        </w:rPr>
        <w:t>this</w:t>
      </w:r>
      <w:r w:rsidR="005B683E" w:rsidRPr="005B683E">
        <w:rPr>
          <w:b/>
        </w:rPr>
        <w:t xml:space="preserve"> </w:t>
      </w:r>
      <w:proofErr w:type="gramStart"/>
      <w:r w:rsidR="005B683E" w:rsidRPr="005B683E">
        <w:rPr>
          <w:b/>
        </w:rPr>
        <w:t>study</w:t>
      </w:r>
      <w:proofErr w:type="gramEnd"/>
    </w:p>
    <w:tbl>
      <w:tblPr>
        <w:tblStyle w:val="TableGrid"/>
        <w:tblW w:w="0" w:type="auto"/>
        <w:jc w:val="center"/>
        <w:tblCellMar>
          <w:top w:w="115" w:type="dxa"/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53"/>
        <w:gridCol w:w="1675"/>
        <w:gridCol w:w="1475"/>
        <w:gridCol w:w="1530"/>
        <w:gridCol w:w="2087"/>
        <w:gridCol w:w="975"/>
        <w:gridCol w:w="3400"/>
      </w:tblGrid>
      <w:tr w:rsidR="00FA5123" w14:paraId="70ED2761" w14:textId="77777777" w:rsidTr="001A6FC1">
        <w:trPr>
          <w:jc w:val="center"/>
        </w:trPr>
        <w:tc>
          <w:tcPr>
            <w:tcW w:w="1853" w:type="dxa"/>
            <w:shd w:val="clear" w:color="auto" w:fill="D9D9D9" w:themeFill="background1" w:themeFillShade="D9"/>
            <w:vAlign w:val="center"/>
          </w:tcPr>
          <w:p w14:paraId="57B9F313" w14:textId="39713897" w:rsidR="0033456E" w:rsidRPr="00F459DA" w:rsidRDefault="0033456E" w:rsidP="00CC4325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Antigen group</w:t>
            </w:r>
          </w:p>
        </w:tc>
        <w:tc>
          <w:tcPr>
            <w:tcW w:w="1675" w:type="dxa"/>
            <w:shd w:val="clear" w:color="auto" w:fill="D9D9D9" w:themeFill="background1" w:themeFillShade="D9"/>
            <w:vAlign w:val="center"/>
          </w:tcPr>
          <w:p w14:paraId="0784ED57" w14:textId="2D34A566" w:rsidR="0033456E" w:rsidRPr="00F459DA" w:rsidRDefault="0033456E" w:rsidP="00CC4325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Antigen</w:t>
            </w:r>
          </w:p>
        </w:tc>
        <w:tc>
          <w:tcPr>
            <w:tcW w:w="1475" w:type="dxa"/>
            <w:shd w:val="clear" w:color="auto" w:fill="D9D9D9" w:themeFill="background1" w:themeFillShade="D9"/>
            <w:vAlign w:val="center"/>
          </w:tcPr>
          <w:p w14:paraId="4F5CDC77" w14:textId="5D6F8364" w:rsidR="0033456E" w:rsidRPr="00F459DA" w:rsidRDefault="0033456E" w:rsidP="00CC4325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Host</w:t>
            </w:r>
          </w:p>
        </w:tc>
        <w:tc>
          <w:tcPr>
            <w:tcW w:w="1530" w:type="dxa"/>
            <w:shd w:val="clear" w:color="auto" w:fill="D9D9D9" w:themeFill="background1" w:themeFillShade="D9"/>
            <w:vAlign w:val="center"/>
          </w:tcPr>
          <w:p w14:paraId="3882ADF4" w14:textId="4052607D" w:rsidR="0033456E" w:rsidRPr="00F459DA" w:rsidRDefault="0033456E" w:rsidP="00CC4325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Clonality</w:t>
            </w:r>
          </w:p>
        </w:tc>
        <w:tc>
          <w:tcPr>
            <w:tcW w:w="2087" w:type="dxa"/>
            <w:shd w:val="clear" w:color="auto" w:fill="D9D9D9" w:themeFill="background1" w:themeFillShade="D9"/>
            <w:vAlign w:val="center"/>
          </w:tcPr>
          <w:p w14:paraId="085832A0" w14:textId="7C135F7F" w:rsidR="0033456E" w:rsidRPr="00F459DA" w:rsidRDefault="0033456E" w:rsidP="00CC4325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Application</w:t>
            </w:r>
          </w:p>
        </w:tc>
        <w:tc>
          <w:tcPr>
            <w:tcW w:w="975" w:type="dxa"/>
            <w:shd w:val="clear" w:color="auto" w:fill="D9D9D9" w:themeFill="background1" w:themeFillShade="D9"/>
            <w:vAlign w:val="center"/>
          </w:tcPr>
          <w:p w14:paraId="3A9AD474" w14:textId="5DD103EE" w:rsidR="0033456E" w:rsidRPr="00F459DA" w:rsidRDefault="0033456E" w:rsidP="00CC4325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Dilution</w:t>
            </w:r>
          </w:p>
        </w:tc>
        <w:tc>
          <w:tcPr>
            <w:tcW w:w="3400" w:type="dxa"/>
            <w:shd w:val="clear" w:color="auto" w:fill="D9D9D9" w:themeFill="background1" w:themeFillShade="D9"/>
            <w:vAlign w:val="center"/>
          </w:tcPr>
          <w:p w14:paraId="60D5460C" w14:textId="26DDB800" w:rsidR="0033456E" w:rsidRPr="00F459DA" w:rsidRDefault="0033456E" w:rsidP="00CC4325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Source</w:t>
            </w:r>
          </w:p>
        </w:tc>
      </w:tr>
      <w:tr w:rsidR="005233DF" w14:paraId="17E44782" w14:textId="77777777" w:rsidTr="001A6FC1">
        <w:trPr>
          <w:jc w:val="center"/>
        </w:trPr>
        <w:tc>
          <w:tcPr>
            <w:tcW w:w="1853" w:type="dxa"/>
            <w:vMerge w:val="restart"/>
            <w:vAlign w:val="center"/>
          </w:tcPr>
          <w:p w14:paraId="3C001091" w14:textId="5DA72E20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ups</w:t>
            </w:r>
            <w:proofErr w:type="spellEnd"/>
          </w:p>
        </w:tc>
        <w:tc>
          <w:tcPr>
            <w:tcW w:w="1675" w:type="dxa"/>
            <w:vMerge w:val="restart"/>
            <w:vAlign w:val="center"/>
          </w:tcPr>
          <w:p w14:paraId="20986EC8" w14:textId="13AF0283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 w:rsidRPr="00F459DA">
              <w:rPr>
                <w:sz w:val="20"/>
                <w:szCs w:val="20"/>
              </w:rPr>
              <w:t>Tpr</w:t>
            </w:r>
            <w:proofErr w:type="spellEnd"/>
          </w:p>
        </w:tc>
        <w:tc>
          <w:tcPr>
            <w:tcW w:w="1475" w:type="dxa"/>
            <w:vMerge w:val="restart"/>
            <w:vAlign w:val="center"/>
          </w:tcPr>
          <w:p w14:paraId="550C9917" w14:textId="7F7D773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Merge w:val="restart"/>
            <w:vAlign w:val="center"/>
          </w:tcPr>
          <w:p w14:paraId="5F59F413" w14:textId="42050B74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18F56C40" w14:textId="076B4244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1A468395" w14:textId="08AF36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Merge w:val="restart"/>
            <w:vAlign w:val="center"/>
          </w:tcPr>
          <w:p w14:paraId="1E32A4AD" w14:textId="5798C0D5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Abcam (ab84516)</w:t>
            </w:r>
          </w:p>
        </w:tc>
      </w:tr>
      <w:tr w:rsidR="005233DF" w14:paraId="509244C1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53632CFA" w14:textId="77777777" w:rsidR="005233DF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/>
            <w:vAlign w:val="center"/>
          </w:tcPr>
          <w:p w14:paraId="1EC1543B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475" w:type="dxa"/>
            <w:vMerge/>
            <w:vAlign w:val="center"/>
          </w:tcPr>
          <w:p w14:paraId="79C91400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530" w:type="dxa"/>
            <w:vMerge/>
            <w:vAlign w:val="center"/>
          </w:tcPr>
          <w:p w14:paraId="32114986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Align w:val="center"/>
          </w:tcPr>
          <w:p w14:paraId="5C3E6787" w14:textId="18CB0D13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61169BAE" w14:textId="682DE573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300</w:t>
            </w:r>
          </w:p>
        </w:tc>
        <w:tc>
          <w:tcPr>
            <w:tcW w:w="3400" w:type="dxa"/>
            <w:vMerge/>
            <w:vAlign w:val="center"/>
          </w:tcPr>
          <w:p w14:paraId="3B5F42CB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</w:tr>
      <w:tr w:rsidR="005233DF" w14:paraId="0EB0633B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7223017E" w14:textId="77777777" w:rsidR="005233DF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/>
            <w:vAlign w:val="center"/>
          </w:tcPr>
          <w:p w14:paraId="43FD287F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475" w:type="dxa"/>
            <w:vAlign w:val="center"/>
          </w:tcPr>
          <w:p w14:paraId="6207755D" w14:textId="183523B0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532E59D5" w14:textId="559CBA3C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3439338B" w14:textId="6E891BA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117B3C4E" w14:textId="59A43E33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200</w:t>
            </w:r>
          </w:p>
        </w:tc>
        <w:tc>
          <w:tcPr>
            <w:tcW w:w="3400" w:type="dxa"/>
            <w:vAlign w:val="center"/>
          </w:tcPr>
          <w:p w14:paraId="3FC549E3" w14:textId="16119B33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nta Cruz (sc-271565)</w:t>
            </w:r>
          </w:p>
        </w:tc>
      </w:tr>
      <w:tr w:rsidR="005233DF" w14:paraId="56F13430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2D2F3409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 w:val="restart"/>
            <w:vAlign w:val="center"/>
          </w:tcPr>
          <w:p w14:paraId="1F1D47DF" w14:textId="69884E42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Nup358</w:t>
            </w:r>
          </w:p>
          <w:p w14:paraId="4A3C62BE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Nup214</w:t>
            </w:r>
          </w:p>
          <w:p w14:paraId="243E899C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Nup153</w:t>
            </w:r>
          </w:p>
          <w:p w14:paraId="02DC1A12" w14:textId="212B5BDA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Nup62</w:t>
            </w:r>
          </w:p>
        </w:tc>
        <w:tc>
          <w:tcPr>
            <w:tcW w:w="1475" w:type="dxa"/>
            <w:vMerge w:val="restart"/>
            <w:vAlign w:val="center"/>
          </w:tcPr>
          <w:p w14:paraId="2B9804B8" w14:textId="0C79BB95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Merge w:val="restart"/>
            <w:vAlign w:val="center"/>
          </w:tcPr>
          <w:p w14:paraId="01F9CD0E" w14:textId="48BFE98E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673C4D21" w14:textId="7EFD29DB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0F67C9EE" w14:textId="4C02C6EE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1:4000</w:t>
            </w:r>
          </w:p>
        </w:tc>
        <w:tc>
          <w:tcPr>
            <w:tcW w:w="3400" w:type="dxa"/>
            <w:vMerge w:val="restart"/>
            <w:vAlign w:val="center"/>
          </w:tcPr>
          <w:p w14:paraId="1BBA58E6" w14:textId="2C660BA1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Covance (MMS-120R)</w:t>
            </w:r>
          </w:p>
        </w:tc>
      </w:tr>
      <w:tr w:rsidR="005233DF" w14:paraId="0DC0BBD3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63C2CA64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/>
            <w:vAlign w:val="center"/>
          </w:tcPr>
          <w:p w14:paraId="42DB3E9C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475" w:type="dxa"/>
            <w:vMerge/>
            <w:vAlign w:val="center"/>
          </w:tcPr>
          <w:p w14:paraId="6FFDD02B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530" w:type="dxa"/>
            <w:vMerge/>
            <w:vAlign w:val="center"/>
          </w:tcPr>
          <w:p w14:paraId="7727F83B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Align w:val="center"/>
          </w:tcPr>
          <w:p w14:paraId="536ADDF4" w14:textId="59055CE2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45D1B07C" w14:textId="5FF94750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500</w:t>
            </w:r>
          </w:p>
        </w:tc>
        <w:tc>
          <w:tcPr>
            <w:tcW w:w="3400" w:type="dxa"/>
            <w:vMerge/>
            <w:vAlign w:val="center"/>
          </w:tcPr>
          <w:p w14:paraId="186C4C88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</w:tr>
      <w:tr w:rsidR="005233DF" w14:paraId="6B8B8E3E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6CC76662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 w:val="restart"/>
            <w:vAlign w:val="center"/>
          </w:tcPr>
          <w:p w14:paraId="38AFA9F3" w14:textId="653FF9A9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p153</w:t>
            </w:r>
          </w:p>
        </w:tc>
        <w:tc>
          <w:tcPr>
            <w:tcW w:w="1475" w:type="dxa"/>
            <w:vAlign w:val="center"/>
          </w:tcPr>
          <w:p w14:paraId="46179BEE" w14:textId="3F704765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12C5CC56" w14:textId="4FDF20FE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493CAEAC" w14:textId="2DA15A2A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3805D580" w14:textId="6E206C15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3</w:t>
            </w:r>
          </w:p>
        </w:tc>
        <w:tc>
          <w:tcPr>
            <w:tcW w:w="3400" w:type="dxa"/>
            <w:vAlign w:val="center"/>
          </w:tcPr>
          <w:p w14:paraId="52DC613F" w14:textId="5FCCBE4D" w:rsidR="005233DF" w:rsidRPr="00F459DA" w:rsidRDefault="00A72D98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</w:t>
            </w:r>
            <w:r w:rsidR="005233DF" w:rsidRPr="00A7642D">
              <w:rPr>
                <w:sz w:val="20"/>
                <w:szCs w:val="20"/>
              </w:rPr>
              <w:t>n-house</w:t>
            </w:r>
            <w:r w:rsidR="005233DF">
              <w:rPr>
                <w:sz w:val="20"/>
                <w:szCs w:val="20"/>
              </w:rPr>
              <w:t xml:space="preserve"> (SA1)</w:t>
            </w:r>
          </w:p>
        </w:tc>
      </w:tr>
      <w:tr w:rsidR="005233DF" w14:paraId="3362AABD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48F15071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/>
            <w:vAlign w:val="center"/>
          </w:tcPr>
          <w:p w14:paraId="6CA7D60A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475" w:type="dxa"/>
            <w:vAlign w:val="center"/>
          </w:tcPr>
          <w:p w14:paraId="7DCB3969" w14:textId="4F91D68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t</w:t>
            </w:r>
          </w:p>
        </w:tc>
        <w:tc>
          <w:tcPr>
            <w:tcW w:w="1530" w:type="dxa"/>
            <w:vAlign w:val="center"/>
          </w:tcPr>
          <w:p w14:paraId="7866740B" w14:textId="3E01823F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0D7EB06D" w14:textId="220CBCA6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504304C3" w14:textId="08341120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300</w:t>
            </w:r>
          </w:p>
        </w:tc>
        <w:tc>
          <w:tcPr>
            <w:tcW w:w="3400" w:type="dxa"/>
            <w:vAlign w:val="center"/>
          </w:tcPr>
          <w:p w14:paraId="361A8B66" w14:textId="4B872388" w:rsidR="005233DF" w:rsidRPr="00F459DA" w:rsidRDefault="005233DF" w:rsidP="00DD7627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bcam (ab81463)</w:t>
            </w:r>
          </w:p>
        </w:tc>
      </w:tr>
      <w:tr w:rsidR="005233DF" w14:paraId="492677CE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29A145F5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5B2B15E1" w14:textId="06EC12FE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Nup96</w:t>
            </w:r>
          </w:p>
        </w:tc>
        <w:tc>
          <w:tcPr>
            <w:tcW w:w="1475" w:type="dxa"/>
            <w:vAlign w:val="center"/>
          </w:tcPr>
          <w:p w14:paraId="7E6BFDF5" w14:textId="42561B3B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0FFAAF1F" w14:textId="5B8575AA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1F1CE958" w14:textId="0ED62880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33308779" w14:textId="7CABD4A3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67C9F0C4" w14:textId="00B106E2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Abcam (ab124980)</w:t>
            </w:r>
          </w:p>
        </w:tc>
      </w:tr>
      <w:tr w:rsidR="005233DF" w14:paraId="139B18C0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118653FF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73D99E92" w14:textId="2B059DE0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Nup93</w:t>
            </w:r>
          </w:p>
        </w:tc>
        <w:tc>
          <w:tcPr>
            <w:tcW w:w="1475" w:type="dxa"/>
            <w:vAlign w:val="center"/>
          </w:tcPr>
          <w:p w14:paraId="63CEE330" w14:textId="352E596A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12EEA1F9" w14:textId="1F483808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67C898C2" w14:textId="04DAF2FE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15993960" w14:textId="02550E79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1:200</w:t>
            </w:r>
          </w:p>
        </w:tc>
        <w:tc>
          <w:tcPr>
            <w:tcW w:w="3400" w:type="dxa"/>
            <w:vAlign w:val="center"/>
          </w:tcPr>
          <w:p w14:paraId="323AC4C2" w14:textId="306CAEBA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Santa Cruz (sc-81343)</w:t>
            </w:r>
          </w:p>
        </w:tc>
      </w:tr>
      <w:tr w:rsidR="005233DF" w14:paraId="55669A72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69F58A12" w14:textId="777777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2577299A" w14:textId="69512B43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Nup50</w:t>
            </w:r>
          </w:p>
        </w:tc>
        <w:tc>
          <w:tcPr>
            <w:tcW w:w="1475" w:type="dxa"/>
            <w:vAlign w:val="center"/>
          </w:tcPr>
          <w:p w14:paraId="40114229" w14:textId="21BFBB8E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7123F283" w14:textId="7A7C5077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0B1B80B5" w14:textId="0152C95A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39254FA2" w14:textId="421564A8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676CD650" w14:textId="6DE3ED6F" w:rsidR="005233DF" w:rsidRPr="00F459DA" w:rsidRDefault="005233DF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Abcam (ab151567)</w:t>
            </w:r>
          </w:p>
        </w:tc>
      </w:tr>
      <w:tr w:rsidR="00CE2D31" w14:paraId="6228A129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52902391" w14:textId="77777777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7EB153FA" w14:textId="5E4EAA92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LYS</w:t>
            </w:r>
          </w:p>
        </w:tc>
        <w:tc>
          <w:tcPr>
            <w:tcW w:w="1475" w:type="dxa"/>
            <w:vAlign w:val="center"/>
          </w:tcPr>
          <w:p w14:paraId="73EFAA02" w14:textId="2287ABEA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4C5A093C" w14:textId="7D00DF63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35211C0A" w14:textId="11258EB6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523D6BEC" w14:textId="0406B96E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196210BB" w14:textId="3A490EFB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-house</w:t>
            </w:r>
          </w:p>
        </w:tc>
      </w:tr>
      <w:tr w:rsidR="00CE2D31" w14:paraId="6B800BFC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3BFA74A2" w14:textId="77777777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125943F2" w14:textId="0331A4ED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p205</w:t>
            </w:r>
          </w:p>
        </w:tc>
        <w:tc>
          <w:tcPr>
            <w:tcW w:w="1475" w:type="dxa"/>
            <w:vAlign w:val="center"/>
          </w:tcPr>
          <w:p w14:paraId="05904D45" w14:textId="783E6696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0BF105F1" w14:textId="48B15CC0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387DB908" w14:textId="020FE53B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4A303083" w14:textId="27094395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500</w:t>
            </w:r>
          </w:p>
        </w:tc>
        <w:tc>
          <w:tcPr>
            <w:tcW w:w="3400" w:type="dxa"/>
            <w:vAlign w:val="center"/>
          </w:tcPr>
          <w:p w14:paraId="35C1EBCE" w14:textId="37E29BE0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-house</w:t>
            </w:r>
          </w:p>
        </w:tc>
      </w:tr>
      <w:tr w:rsidR="00CE2D31" w14:paraId="03778FA8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69461838" w14:textId="77777777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411C1B92" w14:textId="725AD623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p188</w:t>
            </w:r>
          </w:p>
        </w:tc>
        <w:tc>
          <w:tcPr>
            <w:tcW w:w="1475" w:type="dxa"/>
            <w:vAlign w:val="center"/>
          </w:tcPr>
          <w:p w14:paraId="6E5A9A36" w14:textId="3B44F9F0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24DAF238" w14:textId="551237F2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7E8B17B2" w14:textId="3DBE8D36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39190133" w14:textId="7C140575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0F4FCCFC" w14:textId="4912DE6B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ethyl</w:t>
            </w:r>
            <w:proofErr w:type="spellEnd"/>
            <w:r>
              <w:rPr>
                <w:sz w:val="20"/>
                <w:szCs w:val="20"/>
              </w:rPr>
              <w:t xml:space="preserve"> Laboratories (</w:t>
            </w:r>
            <w:r w:rsidR="00C5171B">
              <w:rPr>
                <w:sz w:val="20"/>
                <w:szCs w:val="20"/>
              </w:rPr>
              <w:t>A302-323A)</w:t>
            </w:r>
          </w:p>
        </w:tc>
      </w:tr>
      <w:tr w:rsidR="00CE2D31" w14:paraId="74CC0955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0F0CE64C" w14:textId="77777777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7CEBBD35" w14:textId="2B7D310B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p160</w:t>
            </w:r>
          </w:p>
        </w:tc>
        <w:tc>
          <w:tcPr>
            <w:tcW w:w="1475" w:type="dxa"/>
            <w:vAlign w:val="center"/>
          </w:tcPr>
          <w:p w14:paraId="7AC6A505" w14:textId="69EDFEBA" w:rsidR="00CE2D31" w:rsidRPr="00F459DA" w:rsidRDefault="00C5171B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31B599F1" w14:textId="5E321420" w:rsidR="00CE2D31" w:rsidRPr="00F459DA" w:rsidRDefault="00C5171B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1EDF8666" w14:textId="2074DDC5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0033B45A" w14:textId="2C571A5B" w:rsidR="00CE2D31" w:rsidRPr="00F459DA" w:rsidRDefault="00C5171B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500</w:t>
            </w:r>
          </w:p>
        </w:tc>
        <w:tc>
          <w:tcPr>
            <w:tcW w:w="3400" w:type="dxa"/>
            <w:vAlign w:val="center"/>
          </w:tcPr>
          <w:p w14:paraId="5A9A8423" w14:textId="2363C941" w:rsidR="00CE2D31" w:rsidRPr="00F459DA" w:rsidRDefault="00C5171B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-house</w:t>
            </w:r>
          </w:p>
        </w:tc>
      </w:tr>
      <w:tr w:rsidR="00CE2D31" w14:paraId="68DD7E4C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4B9051D0" w14:textId="77777777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7A9F73AC" w14:textId="0465CB1B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p155</w:t>
            </w:r>
          </w:p>
        </w:tc>
        <w:tc>
          <w:tcPr>
            <w:tcW w:w="1475" w:type="dxa"/>
            <w:vAlign w:val="center"/>
          </w:tcPr>
          <w:p w14:paraId="522588E4" w14:textId="05CD0445" w:rsidR="00CE2D31" w:rsidRPr="00F459DA" w:rsidRDefault="00C5171B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uinea Pig</w:t>
            </w:r>
          </w:p>
        </w:tc>
        <w:tc>
          <w:tcPr>
            <w:tcW w:w="1530" w:type="dxa"/>
            <w:vAlign w:val="center"/>
          </w:tcPr>
          <w:p w14:paraId="050172F7" w14:textId="53F1F438" w:rsidR="00CE2D31" w:rsidRPr="00F459DA" w:rsidRDefault="00C5171B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23A422EE" w14:textId="1347F1BA" w:rsidR="00CE2D31" w:rsidRPr="00F459DA" w:rsidRDefault="00CE2D31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6ADCDCF3" w14:textId="1A73E810" w:rsidR="00CE2D31" w:rsidRPr="00F459DA" w:rsidRDefault="00C5171B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361543F9" w14:textId="52E03F7E" w:rsidR="00CE2D31" w:rsidRPr="00F459DA" w:rsidRDefault="00C5171B" w:rsidP="00CC4325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-house</w:t>
            </w:r>
          </w:p>
        </w:tc>
      </w:tr>
      <w:tr w:rsidR="00C5171B" w14:paraId="7008840E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73283179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67FEF5E7" w14:textId="614B16BF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p85</w:t>
            </w:r>
          </w:p>
        </w:tc>
        <w:tc>
          <w:tcPr>
            <w:tcW w:w="1475" w:type="dxa"/>
            <w:vAlign w:val="center"/>
          </w:tcPr>
          <w:p w14:paraId="3B2C7E01" w14:textId="7DF7732F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34EAB319" w14:textId="190AD77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2AE58B8B" w14:textId="31AB2CDC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43271595" w14:textId="6FA0819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500</w:t>
            </w:r>
          </w:p>
        </w:tc>
        <w:tc>
          <w:tcPr>
            <w:tcW w:w="3400" w:type="dxa"/>
            <w:vAlign w:val="center"/>
          </w:tcPr>
          <w:p w14:paraId="4D73D6E9" w14:textId="7FAEFBEE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-house</w:t>
            </w:r>
          </w:p>
        </w:tc>
      </w:tr>
      <w:tr w:rsidR="00C5171B" w14:paraId="2AD42BF5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27D8CD98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4353FA37" w14:textId="5D156271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c13</w:t>
            </w:r>
          </w:p>
        </w:tc>
        <w:tc>
          <w:tcPr>
            <w:tcW w:w="1475" w:type="dxa"/>
            <w:vAlign w:val="center"/>
          </w:tcPr>
          <w:p w14:paraId="07B2DA17" w14:textId="6E31197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73654A1E" w14:textId="6CAAA06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0FD94FB8" w14:textId="6F9621F8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1ED41233" w14:textId="714D8409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500</w:t>
            </w:r>
          </w:p>
        </w:tc>
        <w:tc>
          <w:tcPr>
            <w:tcW w:w="3400" w:type="dxa"/>
            <w:vAlign w:val="center"/>
          </w:tcPr>
          <w:p w14:paraId="48CAE586" w14:textId="30D7CD0D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-house</w:t>
            </w:r>
          </w:p>
        </w:tc>
      </w:tr>
      <w:tr w:rsidR="00C5171B" w14:paraId="10A69EF6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4A4B7324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4B8D1B0C" w14:textId="401A6358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p37</w:t>
            </w:r>
          </w:p>
        </w:tc>
        <w:tc>
          <w:tcPr>
            <w:tcW w:w="1475" w:type="dxa"/>
            <w:vAlign w:val="center"/>
          </w:tcPr>
          <w:p w14:paraId="7F537592" w14:textId="79FE9DD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3FD2568E" w14:textId="37F9A070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034F4A73" w14:textId="0147C33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13E7CE7C" w14:textId="52692FA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500</w:t>
            </w:r>
          </w:p>
        </w:tc>
        <w:tc>
          <w:tcPr>
            <w:tcW w:w="3400" w:type="dxa"/>
            <w:vAlign w:val="center"/>
          </w:tcPr>
          <w:p w14:paraId="3EE92113" w14:textId="5D63BEF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-house</w:t>
            </w:r>
          </w:p>
        </w:tc>
      </w:tr>
      <w:tr w:rsidR="00C5171B" w14:paraId="0D6FC68C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50534762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 w:val="restart"/>
            <w:vAlign w:val="center"/>
          </w:tcPr>
          <w:p w14:paraId="25E66B5F" w14:textId="769CA93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m121</w:t>
            </w:r>
          </w:p>
        </w:tc>
        <w:tc>
          <w:tcPr>
            <w:tcW w:w="1475" w:type="dxa"/>
            <w:vMerge w:val="restart"/>
            <w:vAlign w:val="center"/>
          </w:tcPr>
          <w:p w14:paraId="13B1DD27" w14:textId="44CEC83E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Merge w:val="restart"/>
            <w:vAlign w:val="center"/>
          </w:tcPr>
          <w:p w14:paraId="297DD924" w14:textId="22BDCB5B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5C0007DA" w14:textId="4EFC06D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083A24DE" w14:textId="4C75ECDE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Merge w:val="restart"/>
            <w:vAlign w:val="center"/>
          </w:tcPr>
          <w:p w14:paraId="39A516FD" w14:textId="517F4F4B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PA5-36498)</w:t>
            </w:r>
          </w:p>
        </w:tc>
      </w:tr>
      <w:tr w:rsidR="00C5171B" w14:paraId="151687C0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0F36A1EF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/>
            <w:vAlign w:val="center"/>
          </w:tcPr>
          <w:p w14:paraId="3DEF0892" w14:textId="7777777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475" w:type="dxa"/>
            <w:vMerge/>
            <w:vAlign w:val="center"/>
          </w:tcPr>
          <w:p w14:paraId="16288C1A" w14:textId="7777777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530" w:type="dxa"/>
            <w:vMerge/>
            <w:vAlign w:val="center"/>
          </w:tcPr>
          <w:p w14:paraId="2C938ABA" w14:textId="7777777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Align w:val="center"/>
          </w:tcPr>
          <w:p w14:paraId="333DCDC6" w14:textId="359FC01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650BF45A" w14:textId="4D88186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300</w:t>
            </w:r>
          </w:p>
        </w:tc>
        <w:tc>
          <w:tcPr>
            <w:tcW w:w="3400" w:type="dxa"/>
            <w:vMerge/>
            <w:vAlign w:val="center"/>
          </w:tcPr>
          <w:p w14:paraId="16AA0F38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</w:tr>
      <w:tr w:rsidR="00C5171B" w14:paraId="5FD5CE3B" w14:textId="77777777" w:rsidTr="001A6FC1">
        <w:trPr>
          <w:jc w:val="center"/>
        </w:trPr>
        <w:tc>
          <w:tcPr>
            <w:tcW w:w="1853" w:type="dxa"/>
            <w:vMerge w:val="restart"/>
            <w:vAlign w:val="center"/>
          </w:tcPr>
          <w:p w14:paraId="30118FEF" w14:textId="277BAB48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Caspases</w:t>
            </w:r>
          </w:p>
        </w:tc>
        <w:tc>
          <w:tcPr>
            <w:tcW w:w="1675" w:type="dxa"/>
            <w:vAlign w:val="center"/>
          </w:tcPr>
          <w:p w14:paraId="4215B5EC" w14:textId="0D5437BB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Caspase-3</w:t>
            </w:r>
          </w:p>
        </w:tc>
        <w:tc>
          <w:tcPr>
            <w:tcW w:w="1475" w:type="dxa"/>
            <w:vAlign w:val="center"/>
          </w:tcPr>
          <w:p w14:paraId="5C3FEA05" w14:textId="0CEE661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1B019D28" w14:textId="5373D6CB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27F6CB1E" w14:textId="1352B5D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41DB1198" w14:textId="16ADD178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0C3EC9F1" w14:textId="3C4D397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9661)</w:t>
            </w:r>
          </w:p>
        </w:tc>
      </w:tr>
      <w:tr w:rsidR="00C5171B" w14:paraId="220BC512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79D435E8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5D250ED9" w14:textId="1087665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spase-9</w:t>
            </w:r>
          </w:p>
        </w:tc>
        <w:tc>
          <w:tcPr>
            <w:tcW w:w="1475" w:type="dxa"/>
            <w:vAlign w:val="center"/>
          </w:tcPr>
          <w:p w14:paraId="71B7878D" w14:textId="10445F21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28D81B91" w14:textId="2D655E36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05A66086" w14:textId="49CCF0AA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5AD195CC" w14:textId="40032F58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356C97E4" w14:textId="38018E9E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9504)</w:t>
            </w:r>
          </w:p>
        </w:tc>
      </w:tr>
      <w:tr w:rsidR="00C5171B" w14:paraId="0ACF8EDF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18194F34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1990E4A9" w14:textId="39037E3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Caspase-12</w:t>
            </w:r>
          </w:p>
        </w:tc>
        <w:tc>
          <w:tcPr>
            <w:tcW w:w="1475" w:type="dxa"/>
            <w:vAlign w:val="center"/>
          </w:tcPr>
          <w:p w14:paraId="2855A9AB" w14:textId="3BBF30D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t</w:t>
            </w:r>
          </w:p>
        </w:tc>
        <w:tc>
          <w:tcPr>
            <w:tcW w:w="1530" w:type="dxa"/>
            <w:vAlign w:val="center"/>
          </w:tcPr>
          <w:p w14:paraId="795ABEBD" w14:textId="0816089D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29544CA7" w14:textId="0FE38DCF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220D5D0A" w14:textId="10A8F81D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200</w:t>
            </w:r>
          </w:p>
        </w:tc>
        <w:tc>
          <w:tcPr>
            <w:tcW w:w="3400" w:type="dxa"/>
            <w:vAlign w:val="center"/>
          </w:tcPr>
          <w:p w14:paraId="75B70F36" w14:textId="77B196A2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nta Cruz (sc-21747)</w:t>
            </w:r>
          </w:p>
        </w:tc>
      </w:tr>
      <w:tr w:rsidR="00C5171B" w14:paraId="082BFE82" w14:textId="77777777" w:rsidTr="001A6FC1">
        <w:trPr>
          <w:jc w:val="center"/>
        </w:trPr>
        <w:tc>
          <w:tcPr>
            <w:tcW w:w="1853" w:type="dxa"/>
            <w:vMerge w:val="restart"/>
            <w:vAlign w:val="center"/>
          </w:tcPr>
          <w:p w14:paraId="4B3C93DA" w14:textId="4012A11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APs</w:t>
            </w:r>
          </w:p>
        </w:tc>
        <w:tc>
          <w:tcPr>
            <w:tcW w:w="1675" w:type="dxa"/>
            <w:vAlign w:val="center"/>
          </w:tcPr>
          <w:p w14:paraId="6E00F71F" w14:textId="1A4E9AC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XIAP</w:t>
            </w:r>
          </w:p>
        </w:tc>
        <w:tc>
          <w:tcPr>
            <w:tcW w:w="1475" w:type="dxa"/>
            <w:vAlign w:val="center"/>
          </w:tcPr>
          <w:p w14:paraId="361553CD" w14:textId="5493E894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6B3CBCE8" w14:textId="494E6961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1427FD88" w14:textId="602D927E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5D35F796" w14:textId="4F59C6F6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7A6823A2" w14:textId="4232A761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2042)</w:t>
            </w:r>
          </w:p>
        </w:tc>
      </w:tr>
      <w:tr w:rsidR="00C5171B" w14:paraId="5627224E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3A579B7D" w14:textId="000402C2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4DF4CCDF" w14:textId="186407F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 w:rsidRPr="00F459DA">
              <w:rPr>
                <w:sz w:val="20"/>
                <w:szCs w:val="20"/>
              </w:rPr>
              <w:t>Survivin</w:t>
            </w:r>
            <w:proofErr w:type="spellEnd"/>
          </w:p>
        </w:tc>
        <w:tc>
          <w:tcPr>
            <w:tcW w:w="1475" w:type="dxa"/>
            <w:vAlign w:val="center"/>
          </w:tcPr>
          <w:p w14:paraId="43646546" w14:textId="5091731B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7D8DF53C" w14:textId="76F9A26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4A05F196" w14:textId="61D75FB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6111EBD2" w14:textId="1E7EFE44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0790B973" w14:textId="08ED3EF0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2808)</w:t>
            </w:r>
          </w:p>
        </w:tc>
      </w:tr>
      <w:tr w:rsidR="00C5171B" w14:paraId="56AA5BD4" w14:textId="77777777" w:rsidTr="001A6FC1">
        <w:trPr>
          <w:jc w:val="center"/>
        </w:trPr>
        <w:tc>
          <w:tcPr>
            <w:tcW w:w="1853" w:type="dxa"/>
            <w:vMerge w:val="restart"/>
            <w:vAlign w:val="center"/>
          </w:tcPr>
          <w:p w14:paraId="66D10869" w14:textId="77777777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  <w:r>
              <w:rPr>
                <w:rFonts w:eastAsia="Batang" w:hAnsi="Arial" w:cs="Arial"/>
                <w:sz w:val="20"/>
                <w:szCs w:val="20"/>
              </w:rPr>
              <w:t>Differentiation-</w:t>
            </w:r>
          </w:p>
          <w:p w14:paraId="34A5CEAA" w14:textId="1E90DDED" w:rsidR="00C5171B" w:rsidRPr="00025CCC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  <w:r>
              <w:rPr>
                <w:rFonts w:eastAsia="Batang" w:hAnsi="Arial" w:cs="Arial"/>
                <w:sz w:val="20"/>
                <w:szCs w:val="20"/>
              </w:rPr>
              <w:t>related</w:t>
            </w:r>
          </w:p>
        </w:tc>
        <w:tc>
          <w:tcPr>
            <w:tcW w:w="1675" w:type="dxa"/>
            <w:vAlign w:val="center"/>
          </w:tcPr>
          <w:p w14:paraId="57F6239A" w14:textId="4211147C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leaved Notch1</w:t>
            </w:r>
          </w:p>
        </w:tc>
        <w:tc>
          <w:tcPr>
            <w:tcW w:w="1475" w:type="dxa"/>
            <w:vAlign w:val="center"/>
          </w:tcPr>
          <w:p w14:paraId="18C0AE9A" w14:textId="2A0DB8FF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32F713C0" w14:textId="5BB6DD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4BBD835E" w14:textId="409DC5E4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40658617" w14:textId="377B8586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11D5EB23" w14:textId="75844726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4147)</w:t>
            </w:r>
          </w:p>
        </w:tc>
      </w:tr>
      <w:tr w:rsidR="00C5171B" w14:paraId="1144BC10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58CA814E" w14:textId="77777777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</w:p>
        </w:tc>
        <w:tc>
          <w:tcPr>
            <w:tcW w:w="1675" w:type="dxa"/>
            <w:vMerge w:val="restart"/>
            <w:vAlign w:val="center"/>
          </w:tcPr>
          <w:p w14:paraId="6BCF63CD" w14:textId="5C95544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 w:rsidRPr="00F459DA">
              <w:rPr>
                <w:sz w:val="20"/>
                <w:szCs w:val="20"/>
              </w:rPr>
              <w:t>Myogenin</w:t>
            </w:r>
            <w:proofErr w:type="spellEnd"/>
          </w:p>
        </w:tc>
        <w:tc>
          <w:tcPr>
            <w:tcW w:w="1475" w:type="dxa"/>
            <w:vMerge w:val="restart"/>
            <w:vAlign w:val="center"/>
          </w:tcPr>
          <w:p w14:paraId="0E34A0D8" w14:textId="67CE3753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Merge w:val="restart"/>
            <w:vAlign w:val="center"/>
          </w:tcPr>
          <w:p w14:paraId="140B2B34" w14:textId="6D2D52B3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0B852E3B" w14:textId="7ECA9E46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0F4B33BA" w14:textId="3E26F05F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Merge w:val="restart"/>
            <w:vAlign w:val="center"/>
          </w:tcPr>
          <w:p w14:paraId="530C1314" w14:textId="3D2AAEDB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D Biosciences (556358)</w:t>
            </w:r>
          </w:p>
        </w:tc>
      </w:tr>
      <w:tr w:rsidR="00C5171B" w14:paraId="6D5B7FCD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1A8AFEE8" w14:textId="77777777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</w:p>
        </w:tc>
        <w:tc>
          <w:tcPr>
            <w:tcW w:w="1675" w:type="dxa"/>
            <w:vMerge/>
            <w:vAlign w:val="center"/>
          </w:tcPr>
          <w:p w14:paraId="6161CF83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475" w:type="dxa"/>
            <w:vMerge/>
            <w:vAlign w:val="center"/>
          </w:tcPr>
          <w:p w14:paraId="0062CE81" w14:textId="7777777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530" w:type="dxa"/>
            <w:vMerge/>
            <w:vAlign w:val="center"/>
          </w:tcPr>
          <w:p w14:paraId="6998CC47" w14:textId="7777777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Align w:val="center"/>
          </w:tcPr>
          <w:p w14:paraId="25E1C073" w14:textId="53917768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60A0B8EB" w14:textId="15FC4304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200</w:t>
            </w:r>
          </w:p>
        </w:tc>
        <w:tc>
          <w:tcPr>
            <w:tcW w:w="3400" w:type="dxa"/>
            <w:vMerge/>
            <w:vAlign w:val="center"/>
          </w:tcPr>
          <w:p w14:paraId="10E2F19B" w14:textId="7777777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</w:tr>
      <w:tr w:rsidR="00C5171B" w14:paraId="2AC2D453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611E4450" w14:textId="77777777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612FA7AC" w14:textId="14E1CD1E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yosin heavy chain</w:t>
            </w:r>
          </w:p>
        </w:tc>
        <w:tc>
          <w:tcPr>
            <w:tcW w:w="1475" w:type="dxa"/>
            <w:vAlign w:val="center"/>
          </w:tcPr>
          <w:p w14:paraId="7C405FED" w14:textId="5772DF4B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eastAsia="Batang" w:hAnsi="Arial" w:cs="Arial"/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4CACFD42" w14:textId="6CED2420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237CB80D" w14:textId="608FBE55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02AD93DB" w14:textId="0585B380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</w:t>
            </w:r>
          </w:p>
        </w:tc>
        <w:tc>
          <w:tcPr>
            <w:tcW w:w="3400" w:type="dxa"/>
            <w:vAlign w:val="center"/>
          </w:tcPr>
          <w:p w14:paraId="580DF6D3" w14:textId="4331B82E" w:rsidR="00C5171B" w:rsidRDefault="00A72D98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</w:t>
            </w:r>
            <w:r w:rsidR="00C5171B" w:rsidRPr="00A7642D">
              <w:rPr>
                <w:sz w:val="20"/>
                <w:szCs w:val="20"/>
              </w:rPr>
              <w:t>n-house</w:t>
            </w:r>
            <w:r w:rsidR="00C5171B">
              <w:rPr>
                <w:sz w:val="20"/>
                <w:szCs w:val="20"/>
              </w:rPr>
              <w:t xml:space="preserve"> (MF20)</w:t>
            </w:r>
          </w:p>
        </w:tc>
      </w:tr>
      <w:tr w:rsidR="00C5171B" w14:paraId="4CA7B50F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51A7DD4F" w14:textId="77777777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2FE21005" w14:textId="3DEB08CC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ox2</w:t>
            </w:r>
          </w:p>
        </w:tc>
        <w:tc>
          <w:tcPr>
            <w:tcW w:w="1475" w:type="dxa"/>
            <w:vAlign w:val="center"/>
          </w:tcPr>
          <w:p w14:paraId="0E8D4E03" w14:textId="0DF30AC3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5DF6736C" w14:textId="0B01F08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52B6E820" w14:textId="34288F79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4DF3F10F" w14:textId="24B8444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2273B9B2" w14:textId="301F92FA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2748)</w:t>
            </w:r>
          </w:p>
        </w:tc>
      </w:tr>
      <w:tr w:rsidR="00C5171B" w14:paraId="6C999B06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0BEF31B7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7252FEC9" w14:textId="6AAA3D0E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2D5EE5">
              <w:rPr>
                <w:rFonts w:ascii="Symbol" w:hAnsi="Symbol"/>
                <w:sz w:val="20"/>
                <w:szCs w:val="20"/>
              </w:rPr>
              <w:t></w:t>
            </w:r>
            <w:r>
              <w:rPr>
                <w:sz w:val="20"/>
                <w:szCs w:val="20"/>
              </w:rPr>
              <w:t>III-Tubulin</w:t>
            </w:r>
          </w:p>
        </w:tc>
        <w:tc>
          <w:tcPr>
            <w:tcW w:w="1475" w:type="dxa"/>
            <w:vAlign w:val="center"/>
          </w:tcPr>
          <w:p w14:paraId="750565E5" w14:textId="344164B4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6B22EC36" w14:textId="79492D6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35CCD4B8" w14:textId="2B357DF0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0E096F7D" w14:textId="45AC1B5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5000</w:t>
            </w:r>
          </w:p>
        </w:tc>
        <w:tc>
          <w:tcPr>
            <w:tcW w:w="3400" w:type="dxa"/>
            <w:vAlign w:val="center"/>
          </w:tcPr>
          <w:p w14:paraId="1B06BD51" w14:textId="5CBC16D9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iolegend</w:t>
            </w:r>
            <w:proofErr w:type="spellEnd"/>
            <w:r>
              <w:rPr>
                <w:sz w:val="20"/>
                <w:szCs w:val="20"/>
              </w:rPr>
              <w:t xml:space="preserve"> (802001)</w:t>
            </w:r>
          </w:p>
        </w:tc>
      </w:tr>
      <w:tr w:rsidR="00C5171B" w14:paraId="5C4C5ACA" w14:textId="77777777" w:rsidTr="001A6FC1">
        <w:trPr>
          <w:jc w:val="center"/>
        </w:trPr>
        <w:tc>
          <w:tcPr>
            <w:tcW w:w="1853" w:type="dxa"/>
            <w:vAlign w:val="center"/>
          </w:tcPr>
          <w:p w14:paraId="5AC057E8" w14:textId="554687A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R stress</w:t>
            </w:r>
          </w:p>
        </w:tc>
        <w:tc>
          <w:tcPr>
            <w:tcW w:w="1675" w:type="dxa"/>
            <w:vAlign w:val="center"/>
          </w:tcPr>
          <w:p w14:paraId="1FF9402A" w14:textId="21CBBA8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ip</w:t>
            </w:r>
            <w:proofErr w:type="spellEnd"/>
          </w:p>
        </w:tc>
        <w:tc>
          <w:tcPr>
            <w:tcW w:w="1475" w:type="dxa"/>
            <w:vAlign w:val="center"/>
          </w:tcPr>
          <w:p w14:paraId="381F5FC7" w14:textId="7E5BEDBA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  <w:r>
              <w:rPr>
                <w:rFonts w:eastAsia="Batang" w:hAnsi="Arial" w:cs="Arial"/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26AA2AF0" w14:textId="592DAA13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693E0443" w14:textId="258AA8E5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0B367EB2" w14:textId="27220885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44A72BE9" w14:textId="69DDFB71" w:rsidR="00C5171B" w:rsidRPr="00694DDE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694DDE">
              <w:rPr>
                <w:sz w:val="20"/>
                <w:szCs w:val="20"/>
              </w:rPr>
              <w:t>Cell Signaling Technology (3177)</w:t>
            </w:r>
          </w:p>
        </w:tc>
      </w:tr>
      <w:tr w:rsidR="00C5171B" w14:paraId="175258E3" w14:textId="77777777" w:rsidTr="001A6FC1">
        <w:trPr>
          <w:jc w:val="center"/>
        </w:trPr>
        <w:tc>
          <w:tcPr>
            <w:tcW w:w="1853" w:type="dxa"/>
            <w:vMerge w:val="restart"/>
            <w:vAlign w:val="center"/>
          </w:tcPr>
          <w:p w14:paraId="0158A065" w14:textId="77777777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  <w:r w:rsidRPr="00F459DA">
              <w:rPr>
                <w:rFonts w:eastAsia="Batang" w:hAnsi="Arial" w:cs="Arial"/>
                <w:sz w:val="20"/>
                <w:szCs w:val="20"/>
              </w:rPr>
              <w:t>C</w:t>
            </w:r>
            <w:r>
              <w:rPr>
                <w:rFonts w:eastAsia="Batang" w:hAnsi="Arial" w:cs="Arial"/>
                <w:sz w:val="20"/>
                <w:szCs w:val="20"/>
              </w:rPr>
              <w:t>aspase</w:t>
            </w:r>
          </w:p>
          <w:p w14:paraId="464BD9A6" w14:textId="7BBF9F8B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eastAsia="Batang" w:hAnsi="Arial" w:cs="Arial"/>
                <w:sz w:val="20"/>
                <w:szCs w:val="20"/>
              </w:rPr>
              <w:t>substrates</w:t>
            </w:r>
          </w:p>
        </w:tc>
        <w:tc>
          <w:tcPr>
            <w:tcW w:w="1675" w:type="dxa"/>
            <w:vAlign w:val="center"/>
          </w:tcPr>
          <w:p w14:paraId="66E99210" w14:textId="4CEBABF9" w:rsidR="00C5171B" w:rsidRPr="00694DDE" w:rsidRDefault="00C5171B" w:rsidP="00C5171B">
            <w:pPr>
              <w:spacing w:line="360" w:lineRule="auto"/>
              <w:jc w:val="center"/>
              <w:rPr>
                <w:rFonts w:ascii="Symbol" w:hAnsi="Symbol"/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PARP</w:t>
            </w:r>
          </w:p>
        </w:tc>
        <w:tc>
          <w:tcPr>
            <w:tcW w:w="1475" w:type="dxa"/>
            <w:vAlign w:val="center"/>
          </w:tcPr>
          <w:p w14:paraId="29956B12" w14:textId="0831542A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643963A9" w14:textId="6776878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08B1273C" w14:textId="493A2FB1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0F3ADE4D" w14:textId="5844777C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606ED79C" w14:textId="55A8B640" w:rsidR="00C5171B" w:rsidRPr="00694DDE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9532)</w:t>
            </w:r>
          </w:p>
        </w:tc>
      </w:tr>
      <w:tr w:rsidR="00C5171B" w14:paraId="1068E634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793F75D9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129903A4" w14:textId="1A653774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694DDE">
              <w:rPr>
                <w:rFonts w:ascii="Symbol" w:hAnsi="Symbol"/>
                <w:sz w:val="20"/>
                <w:szCs w:val="20"/>
              </w:rPr>
              <w:t></w:t>
            </w:r>
            <w:r>
              <w:rPr>
                <w:sz w:val="20"/>
                <w:szCs w:val="20"/>
              </w:rPr>
              <w:t>II-</w:t>
            </w:r>
            <w:proofErr w:type="spellStart"/>
            <w:r>
              <w:rPr>
                <w:sz w:val="20"/>
                <w:szCs w:val="20"/>
              </w:rPr>
              <w:t>Spectrin</w:t>
            </w:r>
            <w:proofErr w:type="spellEnd"/>
          </w:p>
        </w:tc>
        <w:tc>
          <w:tcPr>
            <w:tcW w:w="1475" w:type="dxa"/>
            <w:vAlign w:val="center"/>
          </w:tcPr>
          <w:p w14:paraId="132D7416" w14:textId="7D12CC00" w:rsidR="00C5171B" w:rsidRDefault="00C5171B" w:rsidP="00C5171B">
            <w:pPr>
              <w:spacing w:line="360" w:lineRule="auto"/>
              <w:jc w:val="center"/>
              <w:rPr>
                <w:rFonts w:eastAsia="Batang" w:hAnsi="Arial" w:cs="Arial"/>
                <w:sz w:val="20"/>
                <w:szCs w:val="20"/>
              </w:rPr>
            </w:pPr>
            <w:r>
              <w:rPr>
                <w:rFonts w:eastAsia="Batang" w:hAnsi="Arial" w:cs="Arial"/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51CB2ABC" w14:textId="5F41AD2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7A3357B8" w14:textId="79A39EB8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1EB91D7D" w14:textId="0CF41F6F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</w:t>
            </w:r>
          </w:p>
        </w:tc>
        <w:tc>
          <w:tcPr>
            <w:tcW w:w="3400" w:type="dxa"/>
            <w:vAlign w:val="center"/>
          </w:tcPr>
          <w:p w14:paraId="3EAD10C3" w14:textId="4D385273" w:rsidR="00C5171B" w:rsidRPr="00694DDE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nta Cruz (sc-48382)</w:t>
            </w:r>
          </w:p>
        </w:tc>
      </w:tr>
      <w:tr w:rsidR="00C5171B" w14:paraId="4DD9BFAE" w14:textId="77777777" w:rsidTr="001A6FC1">
        <w:trPr>
          <w:jc w:val="center"/>
        </w:trPr>
        <w:tc>
          <w:tcPr>
            <w:tcW w:w="1853" w:type="dxa"/>
            <w:vMerge w:val="restart"/>
            <w:vAlign w:val="center"/>
          </w:tcPr>
          <w:p w14:paraId="144A6182" w14:textId="7777777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toplasm &amp;</w:t>
            </w:r>
          </w:p>
          <w:p w14:paraId="5694CDEC" w14:textId="085E4790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 xml:space="preserve">nucleoplasm </w:t>
            </w:r>
          </w:p>
          <w:p w14:paraId="222B0F85" w14:textId="3292360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rker</w:t>
            </w:r>
            <w:r w:rsidR="0084323B">
              <w:rPr>
                <w:sz w:val="20"/>
                <w:szCs w:val="20"/>
              </w:rPr>
              <w:t>s</w:t>
            </w:r>
          </w:p>
        </w:tc>
        <w:tc>
          <w:tcPr>
            <w:tcW w:w="1675" w:type="dxa"/>
            <w:vAlign w:val="center"/>
          </w:tcPr>
          <w:p w14:paraId="68FF1491" w14:textId="076BFCA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rFonts w:ascii="Symbol" w:hAnsi="Symbol"/>
                <w:sz w:val="20"/>
                <w:szCs w:val="20"/>
              </w:rPr>
              <w:lastRenderedPageBreak/>
              <w:t></w:t>
            </w:r>
            <w:r w:rsidRPr="00F459DA">
              <w:rPr>
                <w:sz w:val="20"/>
                <w:szCs w:val="20"/>
              </w:rPr>
              <w:t>-Tubulin</w:t>
            </w:r>
          </w:p>
        </w:tc>
        <w:tc>
          <w:tcPr>
            <w:tcW w:w="1475" w:type="dxa"/>
            <w:vAlign w:val="center"/>
          </w:tcPr>
          <w:p w14:paraId="1CC4E1CF" w14:textId="089DF00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48178197" w14:textId="466587FF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48D34AF5" w14:textId="7D4D5E5E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6CEF6F52" w14:textId="39E3F898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1:5000</w:t>
            </w:r>
          </w:p>
        </w:tc>
        <w:tc>
          <w:tcPr>
            <w:tcW w:w="3400" w:type="dxa"/>
            <w:vAlign w:val="center"/>
          </w:tcPr>
          <w:p w14:paraId="388E8038" w14:textId="2C4E7062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Sigma (T5168)</w:t>
            </w:r>
          </w:p>
        </w:tc>
      </w:tr>
      <w:tr w:rsidR="00C5171B" w14:paraId="462C2051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530BFBF0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0DCD1323" w14:textId="4887C60C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Lamin B1</w:t>
            </w:r>
          </w:p>
        </w:tc>
        <w:tc>
          <w:tcPr>
            <w:tcW w:w="1475" w:type="dxa"/>
            <w:vAlign w:val="center"/>
          </w:tcPr>
          <w:p w14:paraId="0F63DD3D" w14:textId="61D4FBD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052B377E" w14:textId="3B0816C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65FC9771" w14:textId="7A4E661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264AAC82" w14:textId="1B2ADE04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1:200</w:t>
            </w:r>
          </w:p>
        </w:tc>
        <w:tc>
          <w:tcPr>
            <w:tcW w:w="3400" w:type="dxa"/>
            <w:vAlign w:val="center"/>
          </w:tcPr>
          <w:p w14:paraId="19C8C4A1" w14:textId="4FD8E3C0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Santa Cruz (sc-374015)</w:t>
            </w:r>
          </w:p>
        </w:tc>
      </w:tr>
      <w:tr w:rsidR="00C5171B" w14:paraId="5CB0037C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2952A984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633E078A" w14:textId="75A9D982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brillarin</w:t>
            </w:r>
          </w:p>
        </w:tc>
        <w:tc>
          <w:tcPr>
            <w:tcW w:w="1475" w:type="dxa"/>
            <w:vAlign w:val="center"/>
          </w:tcPr>
          <w:p w14:paraId="5DB42A20" w14:textId="0D12A60C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hicken</w:t>
            </w:r>
          </w:p>
        </w:tc>
        <w:tc>
          <w:tcPr>
            <w:tcW w:w="1530" w:type="dxa"/>
            <w:vAlign w:val="center"/>
          </w:tcPr>
          <w:p w14:paraId="63C0E42A" w14:textId="5BA9EE48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79FE1797" w14:textId="29910259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F459DA"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23DBF11F" w14:textId="3A0BD4A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2000</w:t>
            </w:r>
          </w:p>
        </w:tc>
        <w:tc>
          <w:tcPr>
            <w:tcW w:w="3400" w:type="dxa"/>
            <w:vAlign w:val="center"/>
          </w:tcPr>
          <w:p w14:paraId="47BDF014" w14:textId="4A450D0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vus Biologicals (NBP2-46881)</w:t>
            </w:r>
          </w:p>
        </w:tc>
      </w:tr>
      <w:tr w:rsidR="00C5171B" w14:paraId="0A49A549" w14:textId="77777777" w:rsidTr="001A6FC1">
        <w:trPr>
          <w:jc w:val="center"/>
        </w:trPr>
        <w:tc>
          <w:tcPr>
            <w:tcW w:w="1853" w:type="dxa"/>
            <w:vMerge w:val="restart"/>
            <w:vAlign w:val="center"/>
          </w:tcPr>
          <w:p w14:paraId="56524450" w14:textId="77777777" w:rsidR="00C5171B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ocal adhesion</w:t>
            </w:r>
          </w:p>
          <w:p w14:paraId="15172FA8" w14:textId="1C5E0119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oteins</w:t>
            </w:r>
          </w:p>
        </w:tc>
        <w:tc>
          <w:tcPr>
            <w:tcW w:w="1675" w:type="dxa"/>
            <w:vAlign w:val="center"/>
          </w:tcPr>
          <w:p w14:paraId="358BEE57" w14:textId="26933D18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c-5</w:t>
            </w:r>
          </w:p>
        </w:tc>
        <w:tc>
          <w:tcPr>
            <w:tcW w:w="1475" w:type="dxa"/>
            <w:vAlign w:val="center"/>
          </w:tcPr>
          <w:p w14:paraId="54433CD2" w14:textId="00E93B5E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32812D7D" w14:textId="571CC98F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20BAEF27" w14:textId="2DEC17B4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3E755D5F" w14:textId="6671DC84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378BD3D0" w14:textId="75917ECE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roteintech</w:t>
            </w:r>
            <w:proofErr w:type="spellEnd"/>
            <w:r>
              <w:rPr>
                <w:sz w:val="20"/>
                <w:szCs w:val="20"/>
              </w:rPr>
              <w:t xml:space="preserve"> (10565-1-AP)</w:t>
            </w:r>
          </w:p>
        </w:tc>
      </w:tr>
      <w:tr w:rsidR="00C5171B" w14:paraId="50E1E23E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1B0C108D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38E39F28" w14:textId="29D663B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Zyxin</w:t>
            </w:r>
          </w:p>
        </w:tc>
        <w:tc>
          <w:tcPr>
            <w:tcW w:w="1475" w:type="dxa"/>
            <w:vAlign w:val="center"/>
          </w:tcPr>
          <w:p w14:paraId="0F5D8246" w14:textId="72B5C1D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115B6883" w14:textId="2F8323D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7AC51C17" w14:textId="35A9B4F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76D38887" w14:textId="715C90E1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2C298BB8" w14:textId="1D956C60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&amp;D Systems (MAB6977)</w:t>
            </w:r>
          </w:p>
        </w:tc>
      </w:tr>
      <w:tr w:rsidR="00C5171B" w14:paraId="63ADBE12" w14:textId="77777777" w:rsidTr="001A6FC1">
        <w:trPr>
          <w:trHeight w:val="114"/>
          <w:jc w:val="center"/>
        </w:trPr>
        <w:tc>
          <w:tcPr>
            <w:tcW w:w="1853" w:type="dxa"/>
            <w:vMerge/>
            <w:vAlign w:val="center"/>
          </w:tcPr>
          <w:p w14:paraId="0FD2C725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242E9B61" w14:textId="62B0763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xillin</w:t>
            </w:r>
          </w:p>
        </w:tc>
        <w:tc>
          <w:tcPr>
            <w:tcW w:w="1475" w:type="dxa"/>
            <w:vAlign w:val="center"/>
          </w:tcPr>
          <w:p w14:paraId="2B0B8FE9" w14:textId="33C9B872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759CB5E8" w14:textId="158F23BB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17FB8470" w14:textId="42E511A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2714799B" w14:textId="4321992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5789FCA2" w14:textId="1027829E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AHO0492)</w:t>
            </w:r>
          </w:p>
        </w:tc>
      </w:tr>
      <w:tr w:rsidR="00C5171B" w14:paraId="191688CB" w14:textId="77777777" w:rsidTr="001A6FC1">
        <w:trPr>
          <w:trHeight w:val="114"/>
          <w:jc w:val="center"/>
        </w:trPr>
        <w:tc>
          <w:tcPr>
            <w:tcW w:w="1853" w:type="dxa"/>
            <w:vMerge/>
            <w:vAlign w:val="center"/>
          </w:tcPr>
          <w:p w14:paraId="0971416E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 w:val="restart"/>
            <w:vAlign w:val="center"/>
          </w:tcPr>
          <w:p w14:paraId="58E7BCC7" w14:textId="221D97F0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K</w:t>
            </w:r>
          </w:p>
        </w:tc>
        <w:tc>
          <w:tcPr>
            <w:tcW w:w="1475" w:type="dxa"/>
            <w:vAlign w:val="center"/>
          </w:tcPr>
          <w:p w14:paraId="4D41F163" w14:textId="7C4C5F8F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75D64DA9" w14:textId="4BEABBB4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396E3F69" w14:textId="457799FF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55837217" w14:textId="2529D0F9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2EBCB91E" w14:textId="19C48AB4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D Biosciences (610087)</w:t>
            </w:r>
          </w:p>
        </w:tc>
      </w:tr>
      <w:tr w:rsidR="00C5171B" w14:paraId="6AACB110" w14:textId="77777777" w:rsidTr="001A6FC1">
        <w:trPr>
          <w:jc w:val="center"/>
        </w:trPr>
        <w:tc>
          <w:tcPr>
            <w:tcW w:w="1853" w:type="dxa"/>
            <w:vMerge/>
            <w:vAlign w:val="center"/>
          </w:tcPr>
          <w:p w14:paraId="1E9321C8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Merge/>
            <w:vAlign w:val="center"/>
          </w:tcPr>
          <w:p w14:paraId="0D83CA54" w14:textId="77777777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475" w:type="dxa"/>
            <w:vAlign w:val="center"/>
          </w:tcPr>
          <w:p w14:paraId="13F5B5BC" w14:textId="37F2AABA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5449B022" w14:textId="314DD2A3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Align w:val="center"/>
          </w:tcPr>
          <w:p w14:paraId="29F6E317" w14:textId="4CB1709D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7F72C1EB" w14:textId="4C6E0535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70864908" w14:textId="00384E9B" w:rsidR="00C5171B" w:rsidRPr="00F459DA" w:rsidRDefault="00C5171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3285)</w:t>
            </w:r>
          </w:p>
        </w:tc>
      </w:tr>
      <w:tr w:rsidR="00165F0B" w14:paraId="75B71AF0" w14:textId="77777777" w:rsidTr="001A6FC1">
        <w:trPr>
          <w:trHeight w:val="114"/>
          <w:jc w:val="center"/>
        </w:trPr>
        <w:tc>
          <w:tcPr>
            <w:tcW w:w="1853" w:type="dxa"/>
            <w:vMerge w:val="restart"/>
            <w:vAlign w:val="center"/>
          </w:tcPr>
          <w:p w14:paraId="540D816C" w14:textId="55B778AE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Karyopherins</w:t>
            </w:r>
            <w:proofErr w:type="spellEnd"/>
          </w:p>
        </w:tc>
        <w:tc>
          <w:tcPr>
            <w:tcW w:w="1675" w:type="dxa"/>
            <w:vAlign w:val="center"/>
          </w:tcPr>
          <w:p w14:paraId="252ADBCF" w14:textId="7CC9AA4F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m1</w:t>
            </w:r>
          </w:p>
        </w:tc>
        <w:tc>
          <w:tcPr>
            <w:tcW w:w="1475" w:type="dxa"/>
            <w:vAlign w:val="center"/>
          </w:tcPr>
          <w:p w14:paraId="783F6A4A" w14:textId="2141737B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33DD8DC6" w14:textId="6733FEFC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5594A631" w14:textId="512E153A" w:rsidR="00165F0B" w:rsidRPr="007507F9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42B887A8" w14:textId="300633E7" w:rsidR="00165F0B" w:rsidRPr="007507F9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200</w:t>
            </w:r>
          </w:p>
        </w:tc>
        <w:tc>
          <w:tcPr>
            <w:tcW w:w="3400" w:type="dxa"/>
            <w:vAlign w:val="center"/>
          </w:tcPr>
          <w:p w14:paraId="3C391A6A" w14:textId="7CDEBF2E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D Biosciences (611833)</w:t>
            </w:r>
          </w:p>
        </w:tc>
      </w:tr>
      <w:tr w:rsidR="00165F0B" w14:paraId="7C0D7FD4" w14:textId="77777777" w:rsidTr="001A6FC1">
        <w:trPr>
          <w:trHeight w:val="114"/>
          <w:jc w:val="center"/>
        </w:trPr>
        <w:tc>
          <w:tcPr>
            <w:tcW w:w="1853" w:type="dxa"/>
            <w:vMerge/>
            <w:vAlign w:val="center"/>
          </w:tcPr>
          <w:p w14:paraId="345D6C11" w14:textId="77777777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7F07A48F" w14:textId="244D700E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portin-</w:t>
            </w:r>
            <w:r w:rsidRPr="00165F0B">
              <w:rPr>
                <w:rFonts w:ascii="Symbol" w:hAnsi="Symbol"/>
                <w:sz w:val="20"/>
                <w:szCs w:val="20"/>
              </w:rPr>
              <w:t>a</w:t>
            </w:r>
          </w:p>
        </w:tc>
        <w:tc>
          <w:tcPr>
            <w:tcW w:w="1475" w:type="dxa"/>
            <w:vAlign w:val="center"/>
          </w:tcPr>
          <w:p w14:paraId="634100BA" w14:textId="63E85DB6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1530" w:type="dxa"/>
            <w:vAlign w:val="center"/>
          </w:tcPr>
          <w:p w14:paraId="4FC5C64C" w14:textId="502D48E1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71552C92" w14:textId="58CEA1F3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6B9BCA82" w14:textId="13D18264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52B4C59A" w14:textId="546341EC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bcam (ab2811)</w:t>
            </w:r>
          </w:p>
        </w:tc>
      </w:tr>
      <w:tr w:rsidR="00165F0B" w14:paraId="2B8A5AF2" w14:textId="77777777" w:rsidTr="001A6FC1">
        <w:trPr>
          <w:trHeight w:val="114"/>
          <w:jc w:val="center"/>
        </w:trPr>
        <w:tc>
          <w:tcPr>
            <w:tcW w:w="1853" w:type="dxa"/>
            <w:vMerge/>
            <w:vAlign w:val="center"/>
          </w:tcPr>
          <w:p w14:paraId="633BFD98" w14:textId="77777777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675" w:type="dxa"/>
            <w:vAlign w:val="center"/>
          </w:tcPr>
          <w:p w14:paraId="0F7C9D18" w14:textId="1A5EDC6A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portin-</w:t>
            </w:r>
            <w:r w:rsidRPr="00165F0B">
              <w:rPr>
                <w:rFonts w:ascii="Symbol" w:hAnsi="Symbol"/>
                <w:sz w:val="20"/>
                <w:szCs w:val="20"/>
              </w:rPr>
              <w:t>b</w:t>
            </w:r>
          </w:p>
        </w:tc>
        <w:tc>
          <w:tcPr>
            <w:tcW w:w="1475" w:type="dxa"/>
            <w:vAlign w:val="center"/>
          </w:tcPr>
          <w:p w14:paraId="3AA35246" w14:textId="03BD1C20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269815E2" w14:textId="35831157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olycloncal</w:t>
            </w:r>
            <w:proofErr w:type="spellEnd"/>
          </w:p>
        </w:tc>
        <w:tc>
          <w:tcPr>
            <w:tcW w:w="2087" w:type="dxa"/>
            <w:vAlign w:val="center"/>
          </w:tcPr>
          <w:p w14:paraId="338C3966" w14:textId="79C85B8E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975" w:type="dxa"/>
            <w:vAlign w:val="center"/>
          </w:tcPr>
          <w:p w14:paraId="2582BDAC" w14:textId="3BFBC409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200</w:t>
            </w:r>
          </w:p>
        </w:tc>
        <w:tc>
          <w:tcPr>
            <w:tcW w:w="3400" w:type="dxa"/>
            <w:vAlign w:val="center"/>
          </w:tcPr>
          <w:p w14:paraId="23B32B21" w14:textId="64CBBBC3" w:rsidR="00165F0B" w:rsidRDefault="00165F0B" w:rsidP="00C5171B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vus Biologicals (NBP2-38482)</w:t>
            </w:r>
          </w:p>
        </w:tc>
      </w:tr>
      <w:tr w:rsidR="007748CA" w14:paraId="507278AF" w14:textId="77777777" w:rsidTr="001A6FC1">
        <w:trPr>
          <w:trHeight w:val="114"/>
          <w:jc w:val="center"/>
        </w:trPr>
        <w:tc>
          <w:tcPr>
            <w:tcW w:w="1853" w:type="dxa"/>
            <w:vAlign w:val="center"/>
          </w:tcPr>
          <w:p w14:paraId="30A9125E" w14:textId="7B540513" w:rsidR="007748CA" w:rsidRDefault="007748CA" w:rsidP="007748C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NA polymerase</w:t>
            </w:r>
          </w:p>
        </w:tc>
        <w:tc>
          <w:tcPr>
            <w:tcW w:w="1675" w:type="dxa"/>
            <w:vAlign w:val="center"/>
          </w:tcPr>
          <w:p w14:paraId="6132757D" w14:textId="38EADC71" w:rsidR="007748CA" w:rsidRDefault="007748CA" w:rsidP="007748C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hospho-Rbp1 (Ser5)</w:t>
            </w:r>
          </w:p>
        </w:tc>
        <w:tc>
          <w:tcPr>
            <w:tcW w:w="1475" w:type="dxa"/>
            <w:vAlign w:val="center"/>
          </w:tcPr>
          <w:p w14:paraId="67D23857" w14:textId="091180C8" w:rsidR="007748CA" w:rsidRDefault="007748CA" w:rsidP="007748C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bbit</w:t>
            </w:r>
          </w:p>
        </w:tc>
        <w:tc>
          <w:tcPr>
            <w:tcW w:w="1530" w:type="dxa"/>
            <w:vAlign w:val="center"/>
          </w:tcPr>
          <w:p w14:paraId="06C84C15" w14:textId="562B5570" w:rsidR="007748CA" w:rsidRDefault="007748CA" w:rsidP="007748C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noclonal</w:t>
            </w:r>
          </w:p>
        </w:tc>
        <w:tc>
          <w:tcPr>
            <w:tcW w:w="2087" w:type="dxa"/>
            <w:vAlign w:val="center"/>
          </w:tcPr>
          <w:p w14:paraId="4D1B7960" w14:textId="329FB988" w:rsidR="007748CA" w:rsidRDefault="007748CA" w:rsidP="007748C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975" w:type="dxa"/>
            <w:vAlign w:val="center"/>
          </w:tcPr>
          <w:p w14:paraId="320C371C" w14:textId="5755A815" w:rsidR="007748CA" w:rsidRDefault="007748CA" w:rsidP="007748C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3400" w:type="dxa"/>
            <w:vAlign w:val="center"/>
          </w:tcPr>
          <w:p w14:paraId="19AB01D8" w14:textId="041FC04F" w:rsidR="007748CA" w:rsidRDefault="007748CA" w:rsidP="007748C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Signaling Technology (13523)</w:t>
            </w:r>
          </w:p>
        </w:tc>
      </w:tr>
    </w:tbl>
    <w:p w14:paraId="6E5D0F9C" w14:textId="032CD54D" w:rsidR="0019351E" w:rsidRDefault="0019351E">
      <w:r>
        <w:br w:type="page"/>
      </w:r>
    </w:p>
    <w:p w14:paraId="094BFF85" w14:textId="0AABF394" w:rsidR="00351538" w:rsidRPr="00351538" w:rsidRDefault="0031774C" w:rsidP="00351538">
      <w:pPr>
        <w:spacing w:line="360" w:lineRule="auto"/>
        <w:rPr>
          <w:b/>
        </w:rPr>
      </w:pPr>
      <w:r>
        <w:rPr>
          <w:b/>
        </w:rPr>
        <w:lastRenderedPageBreak/>
        <w:t>Supplementary File</w:t>
      </w:r>
      <w:r w:rsidRPr="005B683E">
        <w:rPr>
          <w:b/>
        </w:rPr>
        <w:t xml:space="preserve"> </w:t>
      </w:r>
      <w:r w:rsidR="00856965">
        <w:rPr>
          <w:b/>
        </w:rPr>
        <w:t>2</w:t>
      </w:r>
      <w:r>
        <w:rPr>
          <w:b/>
        </w:rPr>
        <w:t>b</w:t>
      </w:r>
      <w:r w:rsidR="00351538" w:rsidRPr="005B683E">
        <w:rPr>
          <w:b/>
        </w:rPr>
        <w:t xml:space="preserve">. </w:t>
      </w:r>
      <w:r w:rsidR="00351538">
        <w:rPr>
          <w:b/>
        </w:rPr>
        <w:t>Secondary a</w:t>
      </w:r>
      <w:r w:rsidR="00351538" w:rsidRPr="005B683E">
        <w:rPr>
          <w:b/>
        </w:rPr>
        <w:t xml:space="preserve">ntibodies used in </w:t>
      </w:r>
      <w:r w:rsidR="001524D1">
        <w:rPr>
          <w:b/>
        </w:rPr>
        <w:t>this</w:t>
      </w:r>
      <w:r w:rsidR="00351538" w:rsidRPr="005B683E">
        <w:rPr>
          <w:b/>
        </w:rPr>
        <w:t xml:space="preserve"> </w:t>
      </w:r>
      <w:proofErr w:type="gramStart"/>
      <w:r w:rsidR="00351538" w:rsidRPr="005B683E">
        <w:rPr>
          <w:b/>
        </w:rPr>
        <w:t>study</w:t>
      </w:r>
      <w:proofErr w:type="gramEnd"/>
    </w:p>
    <w:tbl>
      <w:tblPr>
        <w:tblStyle w:val="TableGrid"/>
        <w:tblW w:w="0" w:type="auto"/>
        <w:jc w:val="center"/>
        <w:tblCellMar>
          <w:top w:w="115" w:type="dxa"/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3867"/>
        <w:gridCol w:w="1008"/>
        <w:gridCol w:w="1296"/>
        <w:gridCol w:w="2087"/>
        <w:gridCol w:w="1326"/>
        <w:gridCol w:w="2736"/>
      </w:tblGrid>
      <w:tr w:rsidR="00F861CD" w14:paraId="5C4D6B99" w14:textId="77777777" w:rsidTr="001A6FC1">
        <w:trPr>
          <w:jc w:val="center"/>
        </w:trPr>
        <w:tc>
          <w:tcPr>
            <w:tcW w:w="3867" w:type="dxa"/>
            <w:shd w:val="clear" w:color="auto" w:fill="D9D9D9" w:themeFill="background1" w:themeFillShade="D9"/>
            <w:vAlign w:val="center"/>
          </w:tcPr>
          <w:p w14:paraId="5D16B2C1" w14:textId="5F5F2A8B" w:rsidR="00F861CD" w:rsidRPr="00F459DA" w:rsidRDefault="00F861CD" w:rsidP="005556F0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ntibody</w:t>
            </w:r>
          </w:p>
        </w:tc>
        <w:tc>
          <w:tcPr>
            <w:tcW w:w="1008" w:type="dxa"/>
            <w:shd w:val="clear" w:color="auto" w:fill="D9D9D9" w:themeFill="background1" w:themeFillShade="D9"/>
            <w:vAlign w:val="center"/>
          </w:tcPr>
          <w:p w14:paraId="4AD48CE0" w14:textId="5C0C6183" w:rsidR="00F861CD" w:rsidRPr="00F459DA" w:rsidRDefault="00F861CD" w:rsidP="005556F0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Host</w:t>
            </w:r>
          </w:p>
        </w:tc>
        <w:tc>
          <w:tcPr>
            <w:tcW w:w="1296" w:type="dxa"/>
            <w:shd w:val="clear" w:color="auto" w:fill="D9D9D9" w:themeFill="background1" w:themeFillShade="D9"/>
            <w:vAlign w:val="center"/>
          </w:tcPr>
          <w:p w14:paraId="572D4364" w14:textId="77777777" w:rsidR="00F861CD" w:rsidRPr="00F459DA" w:rsidRDefault="00F861CD" w:rsidP="005556F0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Clonality</w:t>
            </w:r>
          </w:p>
        </w:tc>
        <w:tc>
          <w:tcPr>
            <w:tcW w:w="2087" w:type="dxa"/>
            <w:shd w:val="clear" w:color="auto" w:fill="D9D9D9" w:themeFill="background1" w:themeFillShade="D9"/>
            <w:vAlign w:val="center"/>
          </w:tcPr>
          <w:p w14:paraId="7E7F413F" w14:textId="77777777" w:rsidR="00F861CD" w:rsidRPr="00F459DA" w:rsidRDefault="00F861CD" w:rsidP="005556F0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Application</w:t>
            </w:r>
          </w:p>
        </w:tc>
        <w:tc>
          <w:tcPr>
            <w:tcW w:w="1326" w:type="dxa"/>
            <w:shd w:val="clear" w:color="auto" w:fill="D9D9D9" w:themeFill="background1" w:themeFillShade="D9"/>
            <w:vAlign w:val="center"/>
          </w:tcPr>
          <w:p w14:paraId="72F6F9A1" w14:textId="77777777" w:rsidR="00F861CD" w:rsidRPr="00F459DA" w:rsidRDefault="00F861CD" w:rsidP="005556F0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Dilution</w:t>
            </w:r>
          </w:p>
        </w:tc>
        <w:tc>
          <w:tcPr>
            <w:tcW w:w="2736" w:type="dxa"/>
            <w:shd w:val="clear" w:color="auto" w:fill="D9D9D9" w:themeFill="background1" w:themeFillShade="D9"/>
            <w:vAlign w:val="center"/>
          </w:tcPr>
          <w:p w14:paraId="07D39D7D" w14:textId="77777777" w:rsidR="00F861CD" w:rsidRPr="00F459DA" w:rsidRDefault="00F861CD" w:rsidP="005556F0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F459DA">
              <w:rPr>
                <w:b/>
                <w:sz w:val="20"/>
                <w:szCs w:val="20"/>
              </w:rPr>
              <w:t>Source</w:t>
            </w:r>
          </w:p>
        </w:tc>
      </w:tr>
      <w:tr w:rsidR="00874C06" w14:paraId="3D714584" w14:textId="77777777" w:rsidTr="001A6FC1">
        <w:trPr>
          <w:jc w:val="center"/>
        </w:trPr>
        <w:tc>
          <w:tcPr>
            <w:tcW w:w="3867" w:type="dxa"/>
            <w:vAlign w:val="center"/>
          </w:tcPr>
          <w:p w14:paraId="1244B342" w14:textId="142E638F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RP-conjugated anti-mouse IgG</w:t>
            </w:r>
          </w:p>
        </w:tc>
        <w:tc>
          <w:tcPr>
            <w:tcW w:w="1008" w:type="dxa"/>
            <w:vAlign w:val="center"/>
          </w:tcPr>
          <w:p w14:paraId="709DAF15" w14:textId="115E7BAE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at</w:t>
            </w:r>
          </w:p>
        </w:tc>
        <w:tc>
          <w:tcPr>
            <w:tcW w:w="1296" w:type="dxa"/>
            <w:vMerge w:val="restart"/>
            <w:vAlign w:val="center"/>
          </w:tcPr>
          <w:p w14:paraId="6C52BD1A" w14:textId="01B79C3F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yclonal</w:t>
            </w:r>
          </w:p>
        </w:tc>
        <w:tc>
          <w:tcPr>
            <w:tcW w:w="2087" w:type="dxa"/>
            <w:vMerge w:val="restart"/>
            <w:vAlign w:val="center"/>
          </w:tcPr>
          <w:p w14:paraId="3D2D6DAE" w14:textId="46FAE577" w:rsidR="00874C06" w:rsidRPr="00F459DA" w:rsidRDefault="00874C06" w:rsidP="00874C06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stern blot</w:t>
            </w:r>
          </w:p>
        </w:tc>
        <w:tc>
          <w:tcPr>
            <w:tcW w:w="1326" w:type="dxa"/>
            <w:vAlign w:val="center"/>
          </w:tcPr>
          <w:p w14:paraId="12D580F5" w14:textId="76CBCED5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,000</w:t>
            </w:r>
          </w:p>
        </w:tc>
        <w:tc>
          <w:tcPr>
            <w:tcW w:w="2736" w:type="dxa"/>
            <w:vAlign w:val="center"/>
          </w:tcPr>
          <w:p w14:paraId="23C0FB31" w14:textId="43A85C66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G-21040)</w:t>
            </w:r>
          </w:p>
        </w:tc>
      </w:tr>
      <w:tr w:rsidR="00874C06" w14:paraId="39E13E3F" w14:textId="77777777" w:rsidTr="001A6FC1">
        <w:trPr>
          <w:jc w:val="center"/>
        </w:trPr>
        <w:tc>
          <w:tcPr>
            <w:tcW w:w="3867" w:type="dxa"/>
            <w:vAlign w:val="center"/>
          </w:tcPr>
          <w:p w14:paraId="0A147BF6" w14:textId="318C6C0B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RP-conjugated anti-rabbit IgG</w:t>
            </w:r>
          </w:p>
        </w:tc>
        <w:tc>
          <w:tcPr>
            <w:tcW w:w="1008" w:type="dxa"/>
            <w:vAlign w:val="center"/>
          </w:tcPr>
          <w:p w14:paraId="4EE44BC2" w14:textId="60FDE55C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at</w:t>
            </w:r>
          </w:p>
        </w:tc>
        <w:tc>
          <w:tcPr>
            <w:tcW w:w="1296" w:type="dxa"/>
            <w:vMerge/>
            <w:vAlign w:val="center"/>
          </w:tcPr>
          <w:p w14:paraId="273B1E94" w14:textId="686CBADA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/>
            <w:vAlign w:val="center"/>
          </w:tcPr>
          <w:p w14:paraId="2210EA16" w14:textId="20D60B1C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326" w:type="dxa"/>
            <w:vAlign w:val="center"/>
          </w:tcPr>
          <w:p w14:paraId="7DF10B0E" w14:textId="7B5199F4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,000</w:t>
            </w:r>
          </w:p>
        </w:tc>
        <w:tc>
          <w:tcPr>
            <w:tcW w:w="2736" w:type="dxa"/>
            <w:vAlign w:val="center"/>
          </w:tcPr>
          <w:p w14:paraId="234219B7" w14:textId="5EE2DE9E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G-21234)</w:t>
            </w:r>
          </w:p>
        </w:tc>
      </w:tr>
      <w:tr w:rsidR="00874C06" w14:paraId="2794C63A" w14:textId="77777777" w:rsidTr="001A6FC1">
        <w:trPr>
          <w:jc w:val="center"/>
        </w:trPr>
        <w:tc>
          <w:tcPr>
            <w:tcW w:w="3867" w:type="dxa"/>
            <w:vAlign w:val="center"/>
          </w:tcPr>
          <w:p w14:paraId="2EF7B1CA" w14:textId="5CC7CCCF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RP-conjugated anti-rat IgG</w:t>
            </w:r>
          </w:p>
        </w:tc>
        <w:tc>
          <w:tcPr>
            <w:tcW w:w="1008" w:type="dxa"/>
            <w:vAlign w:val="center"/>
          </w:tcPr>
          <w:p w14:paraId="6F6C4C26" w14:textId="5FA17A81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at</w:t>
            </w:r>
          </w:p>
        </w:tc>
        <w:tc>
          <w:tcPr>
            <w:tcW w:w="1296" w:type="dxa"/>
            <w:vMerge/>
            <w:vAlign w:val="center"/>
          </w:tcPr>
          <w:p w14:paraId="28B24FBB" w14:textId="7856C0E1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/>
            <w:vAlign w:val="center"/>
          </w:tcPr>
          <w:p w14:paraId="5BA99193" w14:textId="5CE2B1E1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326" w:type="dxa"/>
            <w:vAlign w:val="center"/>
          </w:tcPr>
          <w:p w14:paraId="134289AC" w14:textId="336FD302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3,000</w:t>
            </w:r>
          </w:p>
        </w:tc>
        <w:tc>
          <w:tcPr>
            <w:tcW w:w="2736" w:type="dxa"/>
            <w:vAlign w:val="center"/>
          </w:tcPr>
          <w:p w14:paraId="7AA85A15" w14:textId="0B5472AD" w:rsidR="00874C06" w:rsidRPr="00F459DA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A10549)</w:t>
            </w:r>
          </w:p>
        </w:tc>
      </w:tr>
      <w:tr w:rsidR="005F0229" w14:paraId="0FD4636E" w14:textId="77777777" w:rsidTr="001A6FC1">
        <w:trPr>
          <w:jc w:val="center"/>
        </w:trPr>
        <w:tc>
          <w:tcPr>
            <w:tcW w:w="3867" w:type="dxa"/>
            <w:vAlign w:val="center"/>
          </w:tcPr>
          <w:p w14:paraId="7452020C" w14:textId="5B5B519C" w:rsidR="005F0229" w:rsidRDefault="005F0229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RP-conjugated anti-chicken </w:t>
            </w:r>
            <w:proofErr w:type="spellStart"/>
            <w:r>
              <w:rPr>
                <w:sz w:val="20"/>
                <w:szCs w:val="20"/>
              </w:rPr>
              <w:t>IgY</w:t>
            </w:r>
            <w:proofErr w:type="spellEnd"/>
          </w:p>
        </w:tc>
        <w:tc>
          <w:tcPr>
            <w:tcW w:w="1008" w:type="dxa"/>
            <w:vAlign w:val="center"/>
          </w:tcPr>
          <w:p w14:paraId="09256B71" w14:textId="7ABF584D" w:rsidR="005F0229" w:rsidRDefault="005F0229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at</w:t>
            </w:r>
          </w:p>
        </w:tc>
        <w:tc>
          <w:tcPr>
            <w:tcW w:w="1296" w:type="dxa"/>
            <w:vMerge/>
            <w:vAlign w:val="center"/>
          </w:tcPr>
          <w:p w14:paraId="7B9782DF" w14:textId="77777777" w:rsidR="005F0229" w:rsidRPr="00F459DA" w:rsidRDefault="005F0229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/>
            <w:vAlign w:val="center"/>
          </w:tcPr>
          <w:p w14:paraId="7E84A762" w14:textId="77777777" w:rsidR="005F0229" w:rsidRPr="00F459DA" w:rsidRDefault="005F0229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326" w:type="dxa"/>
            <w:vAlign w:val="center"/>
          </w:tcPr>
          <w:p w14:paraId="42165CE7" w14:textId="6EB9DAAA" w:rsidR="005F0229" w:rsidRDefault="005F0229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3000</w:t>
            </w:r>
          </w:p>
        </w:tc>
        <w:tc>
          <w:tcPr>
            <w:tcW w:w="2736" w:type="dxa"/>
            <w:vAlign w:val="center"/>
          </w:tcPr>
          <w:p w14:paraId="6EF6DEF6" w14:textId="0A57DFFC" w:rsidR="005F0229" w:rsidRDefault="005F0229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A16054)</w:t>
            </w:r>
          </w:p>
        </w:tc>
      </w:tr>
      <w:tr w:rsidR="00C5171B" w14:paraId="20392BA4" w14:textId="77777777" w:rsidTr="001A6FC1">
        <w:trPr>
          <w:jc w:val="center"/>
        </w:trPr>
        <w:tc>
          <w:tcPr>
            <w:tcW w:w="3867" w:type="dxa"/>
            <w:vAlign w:val="center"/>
          </w:tcPr>
          <w:p w14:paraId="793BA333" w14:textId="42C33524" w:rsidR="00C5171B" w:rsidRDefault="00C5171B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RP-conjugated anti-guinea pig IgG</w:t>
            </w:r>
          </w:p>
        </w:tc>
        <w:tc>
          <w:tcPr>
            <w:tcW w:w="1008" w:type="dxa"/>
            <w:vAlign w:val="center"/>
          </w:tcPr>
          <w:p w14:paraId="7FF0D342" w14:textId="74FF5596" w:rsidR="00C5171B" w:rsidRDefault="00C5171B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al</w:t>
            </w:r>
          </w:p>
        </w:tc>
        <w:tc>
          <w:tcPr>
            <w:tcW w:w="1296" w:type="dxa"/>
            <w:vMerge/>
            <w:vAlign w:val="center"/>
          </w:tcPr>
          <w:p w14:paraId="54E5955E" w14:textId="77777777" w:rsidR="00C5171B" w:rsidRPr="00F459DA" w:rsidRDefault="00C5171B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/>
            <w:vAlign w:val="center"/>
          </w:tcPr>
          <w:p w14:paraId="06A023E0" w14:textId="77777777" w:rsidR="00C5171B" w:rsidRPr="00F459DA" w:rsidRDefault="00C5171B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326" w:type="dxa"/>
            <w:vAlign w:val="center"/>
          </w:tcPr>
          <w:p w14:paraId="488CEAFE" w14:textId="7A45016E" w:rsidR="00C5171B" w:rsidRDefault="000B67E0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3000</w:t>
            </w:r>
          </w:p>
        </w:tc>
        <w:tc>
          <w:tcPr>
            <w:tcW w:w="2736" w:type="dxa"/>
            <w:vAlign w:val="center"/>
          </w:tcPr>
          <w:p w14:paraId="611FE8F7" w14:textId="3DD102EB" w:rsidR="00C5171B" w:rsidRDefault="000B67E0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A18775)</w:t>
            </w:r>
          </w:p>
        </w:tc>
      </w:tr>
      <w:tr w:rsidR="00874C06" w14:paraId="670CA39D" w14:textId="77777777" w:rsidTr="001A6FC1">
        <w:trPr>
          <w:jc w:val="center"/>
        </w:trPr>
        <w:tc>
          <w:tcPr>
            <w:tcW w:w="3867" w:type="dxa"/>
            <w:vAlign w:val="center"/>
          </w:tcPr>
          <w:p w14:paraId="55EB58F6" w14:textId="40C0B4AD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RDye800-conjugated</w:t>
            </w:r>
          </w:p>
          <w:p w14:paraId="370C4A55" w14:textId="31BDB591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ti-mouse IgG</w:t>
            </w:r>
          </w:p>
        </w:tc>
        <w:tc>
          <w:tcPr>
            <w:tcW w:w="1008" w:type="dxa"/>
            <w:vAlign w:val="center"/>
          </w:tcPr>
          <w:p w14:paraId="6D8C66E2" w14:textId="6872FFB2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onkey</w:t>
            </w:r>
          </w:p>
        </w:tc>
        <w:tc>
          <w:tcPr>
            <w:tcW w:w="1296" w:type="dxa"/>
            <w:vMerge/>
            <w:vAlign w:val="center"/>
          </w:tcPr>
          <w:p w14:paraId="3E53DB4C" w14:textId="0755769B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/>
            <w:vAlign w:val="center"/>
          </w:tcPr>
          <w:p w14:paraId="3210BB5E" w14:textId="782DC6DF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326" w:type="dxa"/>
            <w:vAlign w:val="center"/>
          </w:tcPr>
          <w:p w14:paraId="46F0C6EF" w14:textId="3496876C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,000</w:t>
            </w:r>
          </w:p>
        </w:tc>
        <w:tc>
          <w:tcPr>
            <w:tcW w:w="2736" w:type="dxa"/>
            <w:vAlign w:val="center"/>
          </w:tcPr>
          <w:p w14:paraId="7B34E92B" w14:textId="77777777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ockland </w:t>
            </w:r>
            <w:proofErr w:type="spellStart"/>
            <w:r>
              <w:rPr>
                <w:sz w:val="20"/>
                <w:szCs w:val="20"/>
              </w:rPr>
              <w:t>Immunochemicals</w:t>
            </w:r>
            <w:proofErr w:type="spellEnd"/>
          </w:p>
          <w:p w14:paraId="1E0CAB19" w14:textId="60E272A8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610-732-124)</w:t>
            </w:r>
          </w:p>
        </w:tc>
      </w:tr>
      <w:tr w:rsidR="00874C06" w14:paraId="4D52260B" w14:textId="77777777" w:rsidTr="001A6FC1">
        <w:trPr>
          <w:jc w:val="center"/>
        </w:trPr>
        <w:tc>
          <w:tcPr>
            <w:tcW w:w="3867" w:type="dxa"/>
            <w:vAlign w:val="center"/>
          </w:tcPr>
          <w:p w14:paraId="7B343414" w14:textId="77777777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lexa Fluor 680-conjugated</w:t>
            </w:r>
          </w:p>
          <w:p w14:paraId="6971AF9D" w14:textId="03BB777B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ti-rabbit IgG</w:t>
            </w:r>
          </w:p>
        </w:tc>
        <w:tc>
          <w:tcPr>
            <w:tcW w:w="1008" w:type="dxa"/>
            <w:vAlign w:val="center"/>
          </w:tcPr>
          <w:p w14:paraId="496B0F5F" w14:textId="134C24CC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at</w:t>
            </w:r>
          </w:p>
        </w:tc>
        <w:tc>
          <w:tcPr>
            <w:tcW w:w="1296" w:type="dxa"/>
            <w:vMerge/>
            <w:vAlign w:val="center"/>
          </w:tcPr>
          <w:p w14:paraId="2B399A96" w14:textId="65144B0B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/>
            <w:vAlign w:val="center"/>
          </w:tcPr>
          <w:p w14:paraId="5BEC359F" w14:textId="31F6D398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326" w:type="dxa"/>
            <w:vAlign w:val="center"/>
          </w:tcPr>
          <w:p w14:paraId="0FD1F965" w14:textId="5C72A565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,000</w:t>
            </w:r>
          </w:p>
        </w:tc>
        <w:tc>
          <w:tcPr>
            <w:tcW w:w="2736" w:type="dxa"/>
            <w:vAlign w:val="center"/>
          </w:tcPr>
          <w:p w14:paraId="05594900" w14:textId="117D2551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A-21109)</w:t>
            </w:r>
          </w:p>
        </w:tc>
      </w:tr>
      <w:tr w:rsidR="00874C06" w14:paraId="5C45092B" w14:textId="77777777" w:rsidTr="001A6FC1">
        <w:trPr>
          <w:jc w:val="center"/>
        </w:trPr>
        <w:tc>
          <w:tcPr>
            <w:tcW w:w="3867" w:type="dxa"/>
            <w:vAlign w:val="center"/>
          </w:tcPr>
          <w:p w14:paraId="796D2AA1" w14:textId="77777777" w:rsidR="00874C06" w:rsidRPr="00A3631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A36316">
              <w:rPr>
                <w:sz w:val="20"/>
                <w:szCs w:val="20"/>
              </w:rPr>
              <w:t>Alexa Fluor 647-conjugated</w:t>
            </w:r>
          </w:p>
          <w:p w14:paraId="2B8FFD8D" w14:textId="110083EB" w:rsidR="00874C06" w:rsidRPr="00A3631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A36316">
              <w:rPr>
                <w:sz w:val="20"/>
                <w:szCs w:val="20"/>
              </w:rPr>
              <w:t>anti-</w:t>
            </w:r>
            <w:r w:rsidR="009855EE" w:rsidRPr="00A36316">
              <w:rPr>
                <w:sz w:val="20"/>
                <w:szCs w:val="20"/>
              </w:rPr>
              <w:t xml:space="preserve">mouse </w:t>
            </w:r>
            <w:r w:rsidRPr="00A36316">
              <w:rPr>
                <w:sz w:val="20"/>
                <w:szCs w:val="20"/>
              </w:rPr>
              <w:t>IgG</w:t>
            </w:r>
          </w:p>
        </w:tc>
        <w:tc>
          <w:tcPr>
            <w:tcW w:w="1008" w:type="dxa"/>
            <w:vAlign w:val="center"/>
          </w:tcPr>
          <w:p w14:paraId="4DFEE6FC" w14:textId="5085E8B0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onkey</w:t>
            </w:r>
          </w:p>
        </w:tc>
        <w:tc>
          <w:tcPr>
            <w:tcW w:w="1296" w:type="dxa"/>
            <w:vMerge/>
            <w:vAlign w:val="center"/>
          </w:tcPr>
          <w:p w14:paraId="46F02671" w14:textId="73A3D5EE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 w:val="restart"/>
            <w:vAlign w:val="center"/>
          </w:tcPr>
          <w:p w14:paraId="05FF8F2D" w14:textId="6938330A" w:rsidR="00874C06" w:rsidRDefault="00874C06" w:rsidP="00874C06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mmunofluorescence</w:t>
            </w:r>
          </w:p>
        </w:tc>
        <w:tc>
          <w:tcPr>
            <w:tcW w:w="1326" w:type="dxa"/>
            <w:vAlign w:val="center"/>
          </w:tcPr>
          <w:p w14:paraId="382467D2" w14:textId="2FD89F64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2736" w:type="dxa"/>
            <w:vAlign w:val="center"/>
          </w:tcPr>
          <w:p w14:paraId="67AFBF26" w14:textId="5BD1843E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A-3157</w:t>
            </w:r>
            <w:r w:rsidR="009855EE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)</w:t>
            </w:r>
          </w:p>
        </w:tc>
      </w:tr>
      <w:tr w:rsidR="00FE358F" w14:paraId="1FDB80F1" w14:textId="77777777" w:rsidTr="001A6FC1">
        <w:trPr>
          <w:jc w:val="center"/>
        </w:trPr>
        <w:tc>
          <w:tcPr>
            <w:tcW w:w="3867" w:type="dxa"/>
            <w:vAlign w:val="center"/>
          </w:tcPr>
          <w:p w14:paraId="1BC42544" w14:textId="77777777" w:rsidR="00FE358F" w:rsidRPr="00A36316" w:rsidRDefault="009855EE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A36316">
              <w:rPr>
                <w:sz w:val="20"/>
                <w:szCs w:val="20"/>
              </w:rPr>
              <w:t>Alexa Fluor 568-conjugated</w:t>
            </w:r>
          </w:p>
          <w:p w14:paraId="0CF89A5B" w14:textId="605E97EE" w:rsidR="009855EE" w:rsidRPr="00A36316" w:rsidRDefault="009855EE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A36316">
              <w:rPr>
                <w:sz w:val="20"/>
                <w:szCs w:val="20"/>
              </w:rPr>
              <w:t>Anti-rabbit IgG</w:t>
            </w:r>
          </w:p>
        </w:tc>
        <w:tc>
          <w:tcPr>
            <w:tcW w:w="1008" w:type="dxa"/>
            <w:vAlign w:val="center"/>
          </w:tcPr>
          <w:p w14:paraId="3846422B" w14:textId="6BDEA62F" w:rsidR="00FE358F" w:rsidRDefault="009855EE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at</w:t>
            </w:r>
          </w:p>
        </w:tc>
        <w:tc>
          <w:tcPr>
            <w:tcW w:w="1296" w:type="dxa"/>
            <w:vMerge/>
            <w:vAlign w:val="center"/>
          </w:tcPr>
          <w:p w14:paraId="7A652C6E" w14:textId="77777777" w:rsidR="00FE358F" w:rsidRDefault="00FE358F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/>
            <w:vAlign w:val="center"/>
          </w:tcPr>
          <w:p w14:paraId="16667CBD" w14:textId="77777777" w:rsidR="00FE358F" w:rsidRDefault="00FE358F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326" w:type="dxa"/>
            <w:vAlign w:val="center"/>
          </w:tcPr>
          <w:p w14:paraId="74CC0D0A" w14:textId="03EF62E9" w:rsidR="00FE358F" w:rsidRDefault="009855EE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1000</w:t>
            </w:r>
          </w:p>
        </w:tc>
        <w:tc>
          <w:tcPr>
            <w:tcW w:w="2736" w:type="dxa"/>
            <w:vAlign w:val="center"/>
          </w:tcPr>
          <w:p w14:paraId="531D232E" w14:textId="1D99034E" w:rsidR="00FE358F" w:rsidRDefault="009855EE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A-11036)</w:t>
            </w:r>
          </w:p>
        </w:tc>
      </w:tr>
      <w:tr w:rsidR="00874C06" w14:paraId="717BB0C5" w14:textId="77777777" w:rsidTr="001A6FC1">
        <w:trPr>
          <w:jc w:val="center"/>
        </w:trPr>
        <w:tc>
          <w:tcPr>
            <w:tcW w:w="3867" w:type="dxa"/>
            <w:vAlign w:val="center"/>
          </w:tcPr>
          <w:p w14:paraId="3E476AA0" w14:textId="77777777" w:rsidR="00874C06" w:rsidRPr="00A3631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A36316">
              <w:rPr>
                <w:sz w:val="20"/>
                <w:szCs w:val="20"/>
              </w:rPr>
              <w:t>Alexa Fluor 488-conjugated</w:t>
            </w:r>
          </w:p>
          <w:p w14:paraId="314BB4E3" w14:textId="06ECB868" w:rsidR="00874C06" w:rsidRPr="00A3631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A36316">
              <w:rPr>
                <w:sz w:val="20"/>
                <w:szCs w:val="20"/>
              </w:rPr>
              <w:t>anti-rat IgG</w:t>
            </w:r>
          </w:p>
        </w:tc>
        <w:tc>
          <w:tcPr>
            <w:tcW w:w="1008" w:type="dxa"/>
            <w:vAlign w:val="center"/>
          </w:tcPr>
          <w:p w14:paraId="40673F75" w14:textId="7A9AF09A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at</w:t>
            </w:r>
          </w:p>
        </w:tc>
        <w:tc>
          <w:tcPr>
            <w:tcW w:w="1296" w:type="dxa"/>
            <w:vMerge/>
            <w:vAlign w:val="center"/>
          </w:tcPr>
          <w:p w14:paraId="53FA40EC" w14:textId="592F3029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087" w:type="dxa"/>
            <w:vMerge/>
            <w:vAlign w:val="center"/>
          </w:tcPr>
          <w:p w14:paraId="42997A45" w14:textId="1F8C0962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326" w:type="dxa"/>
            <w:vAlign w:val="center"/>
          </w:tcPr>
          <w:p w14:paraId="14F48F6C" w14:textId="0FCB2F5E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:</w:t>
            </w:r>
            <w:r w:rsidR="009855EE">
              <w:rPr>
                <w:sz w:val="20"/>
                <w:szCs w:val="20"/>
              </w:rPr>
              <w:t>10</w:t>
            </w:r>
            <w:r>
              <w:rPr>
                <w:sz w:val="20"/>
                <w:szCs w:val="20"/>
              </w:rPr>
              <w:t>00</w:t>
            </w:r>
          </w:p>
        </w:tc>
        <w:tc>
          <w:tcPr>
            <w:tcW w:w="2736" w:type="dxa"/>
            <w:vAlign w:val="center"/>
          </w:tcPr>
          <w:p w14:paraId="052EDA5C" w14:textId="67063A0F" w:rsidR="00874C06" w:rsidRDefault="00874C06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itrogen (A-11006)</w:t>
            </w:r>
          </w:p>
        </w:tc>
      </w:tr>
    </w:tbl>
    <w:p w14:paraId="11482CFE" w14:textId="2E398D5D" w:rsidR="00874C06" w:rsidRDefault="00874C06" w:rsidP="005B683E">
      <w:pPr>
        <w:spacing w:line="360" w:lineRule="auto"/>
      </w:pPr>
    </w:p>
    <w:p w14:paraId="70F0F1D6" w14:textId="77777777" w:rsidR="00874C06" w:rsidRDefault="00874C06">
      <w:r>
        <w:br w:type="page"/>
      </w:r>
    </w:p>
    <w:p w14:paraId="7A3417A0" w14:textId="37115006" w:rsidR="00FC065D" w:rsidRPr="009D3BC0" w:rsidRDefault="00FC065D" w:rsidP="00FC065D">
      <w:pPr>
        <w:spacing w:line="360" w:lineRule="auto"/>
        <w:rPr>
          <w:rFonts w:ascii="Batang" w:eastAsia="Batang" w:hAnsi="Batang" w:cs="Batang"/>
          <w:b/>
        </w:rPr>
      </w:pPr>
      <w:r>
        <w:rPr>
          <w:b/>
        </w:rPr>
        <w:lastRenderedPageBreak/>
        <w:t>Supplementary File 2</w:t>
      </w:r>
      <w:r>
        <w:rPr>
          <w:b/>
        </w:rPr>
        <w:t>c</w:t>
      </w:r>
      <w:r w:rsidRPr="005B683E">
        <w:rPr>
          <w:b/>
        </w:rPr>
        <w:t>.</w:t>
      </w:r>
      <w:r>
        <w:rPr>
          <w:b/>
        </w:rPr>
        <w:t xml:space="preserve"> Plasmids used in this </w:t>
      </w:r>
      <w:proofErr w:type="gramStart"/>
      <w:r>
        <w:rPr>
          <w:b/>
        </w:rPr>
        <w:t>study</w:t>
      </w:r>
      <w:proofErr w:type="gramEnd"/>
    </w:p>
    <w:tbl>
      <w:tblPr>
        <w:tblStyle w:val="TableGrid"/>
        <w:tblW w:w="14474" w:type="dxa"/>
        <w:jc w:val="center"/>
        <w:tblCellMar>
          <w:top w:w="43" w:type="dxa"/>
          <w:left w:w="58" w:type="dxa"/>
          <w:bottom w:w="43" w:type="dxa"/>
          <w:right w:w="58" w:type="dxa"/>
        </w:tblCellMar>
        <w:tblLook w:val="04A0" w:firstRow="1" w:lastRow="0" w:firstColumn="1" w:lastColumn="0" w:noHBand="0" w:noVBand="1"/>
      </w:tblPr>
      <w:tblGrid>
        <w:gridCol w:w="571"/>
        <w:gridCol w:w="1966"/>
        <w:gridCol w:w="1186"/>
        <w:gridCol w:w="1624"/>
        <w:gridCol w:w="1929"/>
        <w:gridCol w:w="4829"/>
        <w:gridCol w:w="2369"/>
      </w:tblGrid>
      <w:tr w:rsidR="00FC065D" w:rsidRPr="00B46E6B" w14:paraId="31D10639" w14:textId="77777777" w:rsidTr="009A2B8A">
        <w:trPr>
          <w:jc w:val="center"/>
        </w:trPr>
        <w:tc>
          <w:tcPr>
            <w:tcW w:w="571" w:type="dxa"/>
            <w:shd w:val="clear" w:color="auto" w:fill="D9D9D9" w:themeFill="background1" w:themeFillShade="D9"/>
            <w:vAlign w:val="center"/>
          </w:tcPr>
          <w:p w14:paraId="3B7B5D32" w14:textId="77777777" w:rsidR="00FC065D" w:rsidRPr="00B46E6B" w:rsidRDefault="00FC065D" w:rsidP="009A2B8A">
            <w:pPr>
              <w:spacing w:line="276" w:lineRule="auto"/>
              <w:jc w:val="center"/>
              <w:rPr>
                <w:rFonts w:hAnsi="Arial" w:cs="Arial"/>
                <w:b/>
                <w:sz w:val="20"/>
                <w:szCs w:val="20"/>
              </w:rPr>
            </w:pPr>
            <w:r w:rsidRPr="00B46E6B">
              <w:rPr>
                <w:rFonts w:hAnsi="Arial" w:cs="Arial"/>
                <w:b/>
                <w:sz w:val="20"/>
                <w:szCs w:val="20"/>
              </w:rPr>
              <w:t>No.</w:t>
            </w:r>
          </w:p>
        </w:tc>
        <w:tc>
          <w:tcPr>
            <w:tcW w:w="1966" w:type="dxa"/>
            <w:shd w:val="clear" w:color="auto" w:fill="D9D9D9" w:themeFill="background1" w:themeFillShade="D9"/>
            <w:vAlign w:val="center"/>
          </w:tcPr>
          <w:p w14:paraId="06B31B9D" w14:textId="77777777" w:rsidR="00FC065D" w:rsidRPr="00B46E6B" w:rsidRDefault="00FC065D" w:rsidP="009A2B8A">
            <w:pPr>
              <w:spacing w:line="276" w:lineRule="auto"/>
              <w:jc w:val="center"/>
              <w:rPr>
                <w:rFonts w:eastAsia="Batang" w:hAnsi="Arial" w:cs="Arial"/>
                <w:b/>
                <w:sz w:val="20"/>
                <w:szCs w:val="20"/>
              </w:rPr>
            </w:pPr>
            <w:r w:rsidRPr="00B46E6B">
              <w:rPr>
                <w:rFonts w:hAnsi="Arial" w:cs="Arial"/>
                <w:b/>
                <w:sz w:val="20"/>
                <w:szCs w:val="20"/>
              </w:rPr>
              <w:t>Plasmid</w:t>
            </w:r>
          </w:p>
        </w:tc>
        <w:tc>
          <w:tcPr>
            <w:tcW w:w="1186" w:type="dxa"/>
            <w:shd w:val="clear" w:color="auto" w:fill="D9D9D9" w:themeFill="background1" w:themeFillShade="D9"/>
            <w:vAlign w:val="center"/>
          </w:tcPr>
          <w:p w14:paraId="2036FE59" w14:textId="77777777" w:rsidR="00FC065D" w:rsidRPr="00B46E6B" w:rsidRDefault="00FC065D" w:rsidP="009A2B8A">
            <w:pPr>
              <w:spacing w:line="276" w:lineRule="auto"/>
              <w:jc w:val="center"/>
              <w:rPr>
                <w:rFonts w:hAnsi="Arial" w:cs="Arial"/>
                <w:b/>
                <w:sz w:val="20"/>
                <w:szCs w:val="20"/>
              </w:rPr>
            </w:pPr>
            <w:r w:rsidRPr="00B46E6B">
              <w:rPr>
                <w:rFonts w:hAnsi="Arial" w:cs="Arial"/>
                <w:b/>
                <w:sz w:val="20"/>
                <w:szCs w:val="20"/>
              </w:rPr>
              <w:t>Backbone</w:t>
            </w:r>
          </w:p>
        </w:tc>
        <w:tc>
          <w:tcPr>
            <w:tcW w:w="1624" w:type="dxa"/>
            <w:shd w:val="clear" w:color="auto" w:fill="D9D9D9" w:themeFill="background1" w:themeFillShade="D9"/>
            <w:vAlign w:val="center"/>
          </w:tcPr>
          <w:p w14:paraId="78C86B87" w14:textId="77777777" w:rsidR="00FC065D" w:rsidRPr="00B46E6B" w:rsidRDefault="00FC065D" w:rsidP="009A2B8A">
            <w:pPr>
              <w:spacing w:line="276" w:lineRule="auto"/>
              <w:jc w:val="center"/>
              <w:rPr>
                <w:rFonts w:hAnsi="Arial" w:cs="Arial"/>
                <w:b/>
                <w:sz w:val="20"/>
                <w:szCs w:val="20"/>
              </w:rPr>
            </w:pPr>
            <w:r w:rsidRPr="00B46E6B">
              <w:rPr>
                <w:rFonts w:hAnsi="Arial" w:cs="Arial"/>
                <w:b/>
                <w:sz w:val="20"/>
                <w:szCs w:val="20"/>
              </w:rPr>
              <w:t>Insert</w:t>
            </w:r>
          </w:p>
        </w:tc>
        <w:tc>
          <w:tcPr>
            <w:tcW w:w="1929" w:type="dxa"/>
            <w:shd w:val="clear" w:color="auto" w:fill="D9D9D9" w:themeFill="background1" w:themeFillShade="D9"/>
            <w:vAlign w:val="center"/>
          </w:tcPr>
          <w:p w14:paraId="3BD21A05" w14:textId="77777777" w:rsidR="00FC065D" w:rsidRPr="00B46E6B" w:rsidRDefault="00FC065D" w:rsidP="009A2B8A">
            <w:pPr>
              <w:spacing w:line="276" w:lineRule="auto"/>
              <w:jc w:val="center"/>
              <w:rPr>
                <w:rFonts w:hAnsi="Arial" w:cs="Arial"/>
                <w:b/>
                <w:sz w:val="20"/>
                <w:szCs w:val="20"/>
              </w:rPr>
            </w:pPr>
            <w:r w:rsidRPr="00B46E6B">
              <w:rPr>
                <w:rFonts w:hAnsi="Arial" w:cs="Arial"/>
                <w:b/>
                <w:sz w:val="20"/>
                <w:szCs w:val="20"/>
              </w:rPr>
              <w:t>Insert PCR template</w:t>
            </w:r>
          </w:p>
        </w:tc>
        <w:tc>
          <w:tcPr>
            <w:tcW w:w="4829" w:type="dxa"/>
            <w:shd w:val="clear" w:color="auto" w:fill="D9D9D9" w:themeFill="background1" w:themeFillShade="D9"/>
            <w:vAlign w:val="center"/>
          </w:tcPr>
          <w:p w14:paraId="063D14F3" w14:textId="77777777" w:rsidR="00FC065D" w:rsidRPr="00B46E6B" w:rsidRDefault="00FC065D" w:rsidP="009A2B8A">
            <w:pPr>
              <w:spacing w:line="276" w:lineRule="auto"/>
              <w:jc w:val="center"/>
              <w:rPr>
                <w:rFonts w:hAnsi="Arial" w:cs="Arial"/>
                <w:b/>
                <w:sz w:val="20"/>
                <w:szCs w:val="20"/>
              </w:rPr>
            </w:pPr>
            <w:r w:rsidRPr="00B46E6B">
              <w:rPr>
                <w:rFonts w:hAnsi="Arial" w:cs="Arial"/>
                <w:b/>
                <w:sz w:val="20"/>
                <w:szCs w:val="20"/>
              </w:rPr>
              <w:t>Insert PCR</w:t>
            </w:r>
            <w:r>
              <w:rPr>
                <w:rFonts w:hAnsi="Arial" w:cs="Arial"/>
                <w:b/>
                <w:sz w:val="20"/>
                <w:szCs w:val="20"/>
              </w:rPr>
              <w:t xml:space="preserve"> </w:t>
            </w:r>
            <w:r w:rsidRPr="00B46E6B">
              <w:rPr>
                <w:rFonts w:hAnsi="Arial" w:cs="Arial"/>
                <w:b/>
                <w:sz w:val="20"/>
                <w:szCs w:val="20"/>
              </w:rPr>
              <w:t>Primers (5’ to 3’)</w:t>
            </w:r>
          </w:p>
        </w:tc>
        <w:tc>
          <w:tcPr>
            <w:tcW w:w="2369" w:type="dxa"/>
            <w:shd w:val="clear" w:color="auto" w:fill="D9D9D9" w:themeFill="background1" w:themeFillShade="D9"/>
            <w:vAlign w:val="center"/>
          </w:tcPr>
          <w:p w14:paraId="70596DAA" w14:textId="77777777" w:rsidR="00FC065D" w:rsidRPr="00B46E6B" w:rsidRDefault="00FC065D" w:rsidP="009A2B8A">
            <w:pPr>
              <w:spacing w:line="276" w:lineRule="auto"/>
              <w:jc w:val="center"/>
              <w:rPr>
                <w:rFonts w:hAnsi="Arial" w:cs="Arial"/>
                <w:b/>
                <w:sz w:val="20"/>
                <w:szCs w:val="20"/>
              </w:rPr>
            </w:pPr>
            <w:r w:rsidRPr="00B46E6B">
              <w:rPr>
                <w:rFonts w:hAnsi="Arial" w:cs="Arial"/>
                <w:b/>
                <w:sz w:val="20"/>
                <w:szCs w:val="20"/>
              </w:rPr>
              <w:t>Cloning method</w:t>
            </w:r>
          </w:p>
        </w:tc>
      </w:tr>
      <w:tr w:rsidR="00FC065D" w:rsidRPr="00B46E6B" w14:paraId="331F0CB0" w14:textId="77777777" w:rsidTr="009A2B8A">
        <w:trPr>
          <w:trHeight w:val="578"/>
          <w:jc w:val="center"/>
        </w:trPr>
        <w:tc>
          <w:tcPr>
            <w:tcW w:w="571" w:type="dxa"/>
            <w:vAlign w:val="center"/>
          </w:tcPr>
          <w:p w14:paraId="3AE88F1A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1</w:t>
            </w:r>
          </w:p>
        </w:tc>
        <w:tc>
          <w:tcPr>
            <w:tcW w:w="1966" w:type="dxa"/>
            <w:vAlign w:val="center"/>
          </w:tcPr>
          <w:p w14:paraId="06C69C7C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Doxycycline-inducible</w:t>
            </w:r>
          </w:p>
          <w:p w14:paraId="0C6DF1D4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GFP</w:t>
            </w:r>
            <w:r>
              <w:rPr>
                <w:rFonts w:hAnsi="Arial" w:cs="Arial"/>
                <w:sz w:val="18"/>
                <w:szCs w:val="18"/>
              </w:rPr>
              <w:t>-</w:t>
            </w:r>
            <w:proofErr w:type="spellStart"/>
            <w:r w:rsidRPr="003C096E">
              <w:rPr>
                <w:rFonts w:hAnsi="Arial" w:cs="Arial"/>
                <w:sz w:val="18"/>
                <w:szCs w:val="18"/>
              </w:rPr>
              <w:t>myogenin</w:t>
            </w:r>
            <w:proofErr w:type="spellEnd"/>
          </w:p>
        </w:tc>
        <w:tc>
          <w:tcPr>
            <w:tcW w:w="1186" w:type="dxa"/>
            <w:vMerge w:val="restart"/>
            <w:vAlign w:val="center"/>
          </w:tcPr>
          <w:p w14:paraId="70E30F01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LT3GEPIR</w:t>
            </w:r>
          </w:p>
          <w:p w14:paraId="51C39405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(</w:t>
            </w:r>
            <w:proofErr w:type="spellStart"/>
            <w:r w:rsidRPr="003C096E">
              <w:rPr>
                <w:rFonts w:hAnsi="Arial" w:cs="Arial"/>
                <w:sz w:val="18"/>
                <w:szCs w:val="18"/>
              </w:rPr>
              <w:t>Addgene</w:t>
            </w:r>
            <w:proofErr w:type="spellEnd"/>
            <w:r>
              <w:rPr>
                <w:rFonts w:hAnsi="Arial" w:cs="Arial"/>
                <w:sz w:val="18"/>
                <w:szCs w:val="18"/>
              </w:rPr>
              <w:t xml:space="preserve"> </w:t>
            </w:r>
          </w:p>
          <w:p w14:paraId="57126AFE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111177)</w:t>
            </w:r>
          </w:p>
        </w:tc>
        <w:tc>
          <w:tcPr>
            <w:tcW w:w="1624" w:type="dxa"/>
            <w:vAlign w:val="center"/>
          </w:tcPr>
          <w:p w14:paraId="789F70AE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proofErr w:type="spellStart"/>
            <w:r w:rsidRPr="003C096E">
              <w:rPr>
                <w:rFonts w:hAnsi="Arial" w:cs="Arial"/>
                <w:sz w:val="18"/>
                <w:szCs w:val="18"/>
              </w:rPr>
              <w:t>Myogenin</w:t>
            </w:r>
            <w:proofErr w:type="spellEnd"/>
          </w:p>
        </w:tc>
        <w:tc>
          <w:tcPr>
            <w:tcW w:w="1929" w:type="dxa"/>
            <w:vAlign w:val="center"/>
          </w:tcPr>
          <w:p w14:paraId="17B2BE52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GE Healthcare</w:t>
            </w:r>
          </w:p>
          <w:p w14:paraId="3F3C140D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proofErr w:type="spellStart"/>
            <w:r w:rsidRPr="003C096E">
              <w:rPr>
                <w:rFonts w:hAnsi="Arial" w:cs="Arial"/>
                <w:sz w:val="18"/>
                <w:szCs w:val="18"/>
              </w:rPr>
              <w:t>Dharmacon</w:t>
            </w:r>
            <w:proofErr w:type="spellEnd"/>
            <w:r w:rsidRPr="003C096E">
              <w:rPr>
                <w:rFonts w:hAnsi="Arial" w:cs="Arial"/>
                <w:sz w:val="18"/>
                <w:szCs w:val="18"/>
              </w:rPr>
              <w:t>, Inc.</w:t>
            </w:r>
          </w:p>
          <w:p w14:paraId="7ED9FC67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MMM1013-202805422</w:t>
            </w:r>
          </w:p>
        </w:tc>
        <w:tc>
          <w:tcPr>
            <w:tcW w:w="4829" w:type="dxa"/>
            <w:vAlign w:val="center"/>
          </w:tcPr>
          <w:p w14:paraId="0BB4F8C7" w14:textId="77777777" w:rsidR="00FC065D" w:rsidRPr="00C051A9" w:rsidRDefault="00FC065D" w:rsidP="009A2B8A">
            <w:pPr>
              <w:spacing w:line="276" w:lineRule="auto"/>
              <w:rPr>
                <w:rFonts w:hAnsi="Arial" w:cs="Arial"/>
                <w:color w:val="000000"/>
                <w:sz w:val="18"/>
                <w:szCs w:val="18"/>
              </w:rPr>
            </w:pPr>
            <w:r w:rsidRPr="00C051A9">
              <w:rPr>
                <w:rFonts w:hAnsi="Arial" w:cs="Arial"/>
                <w:color w:val="000000"/>
                <w:sz w:val="18"/>
                <w:szCs w:val="18"/>
              </w:rPr>
              <w:t xml:space="preserve">Forward: </w:t>
            </w:r>
            <w:proofErr w:type="spellStart"/>
            <w:r w:rsidRPr="00C051A9">
              <w:rPr>
                <w:rFonts w:hAnsi="Arial" w:cs="Arial"/>
                <w:color w:val="000000"/>
                <w:sz w:val="18"/>
                <w:szCs w:val="18"/>
              </w:rPr>
              <w:t>atcgtgtacaagtcatcagagctgtatgagacatccccctatttc</w:t>
            </w:r>
            <w:proofErr w:type="spellEnd"/>
          </w:p>
          <w:p w14:paraId="38B8996C" w14:textId="77777777" w:rsidR="00FC065D" w:rsidRPr="00C051A9" w:rsidRDefault="00FC065D" w:rsidP="009A2B8A">
            <w:pPr>
              <w:spacing w:line="276" w:lineRule="auto"/>
              <w:rPr>
                <w:rFonts w:hAnsi="Arial" w:cs="Arial"/>
                <w:color w:val="000000"/>
                <w:sz w:val="18"/>
                <w:szCs w:val="18"/>
              </w:rPr>
            </w:pPr>
            <w:r w:rsidRPr="00C051A9">
              <w:rPr>
                <w:rFonts w:hAnsi="Arial" w:cs="Arial"/>
                <w:color w:val="000000"/>
                <w:sz w:val="18"/>
                <w:szCs w:val="18"/>
              </w:rPr>
              <w:t xml:space="preserve">Reverse: </w:t>
            </w:r>
            <w:proofErr w:type="spellStart"/>
            <w:r w:rsidRPr="00C051A9">
              <w:rPr>
                <w:rFonts w:hAnsi="Arial" w:cs="Arial"/>
                <w:color w:val="000000"/>
                <w:sz w:val="18"/>
                <w:szCs w:val="18"/>
              </w:rPr>
              <w:t>atcggaattctcagttgggcatggtttcgtc</w:t>
            </w:r>
            <w:proofErr w:type="spellEnd"/>
          </w:p>
        </w:tc>
        <w:tc>
          <w:tcPr>
            <w:tcW w:w="2369" w:type="dxa"/>
            <w:vAlign w:val="center"/>
          </w:tcPr>
          <w:p w14:paraId="1CE2A7BE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 xml:space="preserve">Backbone and insert cut with BsrG1 and EcoR1 were </w:t>
            </w:r>
            <w:proofErr w:type="gramStart"/>
            <w:r w:rsidRPr="003C096E">
              <w:rPr>
                <w:rFonts w:hAnsi="Arial" w:cs="Arial"/>
                <w:sz w:val="18"/>
                <w:szCs w:val="18"/>
              </w:rPr>
              <w:t>ligated</w:t>
            </w:r>
            <w:proofErr w:type="gramEnd"/>
          </w:p>
          <w:p w14:paraId="3E49DFE4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by T7 DNA ligase.</w:t>
            </w:r>
          </w:p>
        </w:tc>
      </w:tr>
      <w:tr w:rsidR="00FC065D" w:rsidRPr="00B46E6B" w14:paraId="617DE31B" w14:textId="77777777" w:rsidTr="009A2B8A">
        <w:trPr>
          <w:trHeight w:val="576"/>
          <w:jc w:val="center"/>
        </w:trPr>
        <w:tc>
          <w:tcPr>
            <w:tcW w:w="571" w:type="dxa"/>
            <w:vMerge w:val="restart"/>
            <w:vAlign w:val="center"/>
          </w:tcPr>
          <w:p w14:paraId="49369421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2</w:t>
            </w:r>
          </w:p>
        </w:tc>
        <w:tc>
          <w:tcPr>
            <w:tcW w:w="1966" w:type="dxa"/>
            <w:vMerge w:val="restart"/>
            <w:vAlign w:val="center"/>
          </w:tcPr>
          <w:p w14:paraId="4DDD87CF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Doxycycline-inducible</w:t>
            </w:r>
          </w:p>
          <w:p w14:paraId="46AFF786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GFP</w:t>
            </w:r>
            <w:r>
              <w:rPr>
                <w:rFonts w:hAnsi="Arial" w:cs="Arial"/>
                <w:sz w:val="18"/>
                <w:szCs w:val="18"/>
              </w:rPr>
              <w:t>-</w:t>
            </w:r>
            <w:proofErr w:type="spellStart"/>
            <w:r w:rsidRPr="003C096E">
              <w:rPr>
                <w:rFonts w:hAnsi="Arial" w:cs="Arial"/>
                <w:sz w:val="18"/>
                <w:szCs w:val="18"/>
              </w:rPr>
              <w:t>myogenin</w:t>
            </w:r>
            <w:proofErr w:type="spellEnd"/>
          </w:p>
        </w:tc>
        <w:tc>
          <w:tcPr>
            <w:tcW w:w="1186" w:type="dxa"/>
            <w:vMerge/>
            <w:vAlign w:val="center"/>
          </w:tcPr>
          <w:p w14:paraId="67B7BC06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</w:p>
        </w:tc>
        <w:tc>
          <w:tcPr>
            <w:tcW w:w="1624" w:type="dxa"/>
            <w:vAlign w:val="center"/>
          </w:tcPr>
          <w:p w14:paraId="0EB5250C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GFP-</w:t>
            </w:r>
            <w:proofErr w:type="spellStart"/>
            <w:r w:rsidRPr="003C096E">
              <w:rPr>
                <w:rFonts w:hAnsi="Arial" w:cs="Arial"/>
                <w:sz w:val="18"/>
                <w:szCs w:val="18"/>
              </w:rPr>
              <w:t>myogenin</w:t>
            </w:r>
            <w:proofErr w:type="spellEnd"/>
          </w:p>
        </w:tc>
        <w:tc>
          <w:tcPr>
            <w:tcW w:w="1929" w:type="dxa"/>
            <w:vAlign w:val="center"/>
          </w:tcPr>
          <w:p w14:paraId="565B024B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Plasmid No. 1</w:t>
            </w:r>
          </w:p>
        </w:tc>
        <w:tc>
          <w:tcPr>
            <w:tcW w:w="4829" w:type="dxa"/>
            <w:vAlign w:val="center"/>
          </w:tcPr>
          <w:p w14:paraId="7C73D547" w14:textId="77777777" w:rsidR="00FC065D" w:rsidRPr="00C051A9" w:rsidRDefault="00FC065D" w:rsidP="009A2B8A">
            <w:pPr>
              <w:spacing w:line="276" w:lineRule="auto"/>
              <w:rPr>
                <w:rFonts w:hAnsi="Arial" w:cs="Arial"/>
                <w:color w:val="000000"/>
                <w:sz w:val="18"/>
                <w:szCs w:val="18"/>
              </w:rPr>
            </w:pPr>
            <w:r w:rsidRPr="00C051A9">
              <w:rPr>
                <w:rFonts w:hAnsi="Arial" w:cs="Arial"/>
                <w:color w:val="000000"/>
                <w:sz w:val="18"/>
                <w:szCs w:val="18"/>
              </w:rPr>
              <w:t xml:space="preserve">Forward: </w:t>
            </w:r>
            <w:proofErr w:type="spellStart"/>
            <w:r w:rsidRPr="00C051A9">
              <w:rPr>
                <w:rFonts w:hAnsi="Arial" w:cs="Arial"/>
                <w:color w:val="000000"/>
                <w:sz w:val="18"/>
                <w:szCs w:val="18"/>
              </w:rPr>
              <w:t>aagtcgagcttgcgttggatc</w:t>
            </w:r>
            <w:proofErr w:type="spellEnd"/>
          </w:p>
          <w:p w14:paraId="02CA036D" w14:textId="77777777" w:rsidR="00FC065D" w:rsidRPr="00C051A9" w:rsidRDefault="00FC065D" w:rsidP="009A2B8A">
            <w:pPr>
              <w:spacing w:line="276" w:lineRule="auto"/>
              <w:rPr>
                <w:rFonts w:hAnsi="Arial" w:cs="Arial"/>
                <w:color w:val="000000"/>
                <w:sz w:val="18"/>
                <w:szCs w:val="18"/>
              </w:rPr>
            </w:pPr>
            <w:r w:rsidRPr="00C051A9">
              <w:rPr>
                <w:rFonts w:hAnsi="Arial" w:cs="Arial"/>
                <w:color w:val="000000"/>
                <w:sz w:val="18"/>
                <w:szCs w:val="18"/>
              </w:rPr>
              <w:t xml:space="preserve">Reverse: </w:t>
            </w:r>
            <w:proofErr w:type="spellStart"/>
            <w:r w:rsidRPr="00C051A9">
              <w:rPr>
                <w:rFonts w:hAnsi="Arial" w:cs="Arial"/>
                <w:color w:val="000000"/>
                <w:sz w:val="18"/>
                <w:szCs w:val="18"/>
              </w:rPr>
              <w:t>aaggcacagtgtacatcagttgggcatggtttcgtc</w:t>
            </w:r>
            <w:proofErr w:type="spellEnd"/>
          </w:p>
        </w:tc>
        <w:tc>
          <w:tcPr>
            <w:tcW w:w="2369" w:type="dxa"/>
            <w:vMerge w:val="restart"/>
            <w:vAlign w:val="center"/>
          </w:tcPr>
          <w:p w14:paraId="1AF21F2D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PCR products were cloned into the backbone cut with BamH1 and EcoR1</w:t>
            </w:r>
          </w:p>
          <w:p w14:paraId="55A2CC21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by In-fusion cloning.</w:t>
            </w:r>
          </w:p>
        </w:tc>
      </w:tr>
      <w:tr w:rsidR="00FC065D" w:rsidRPr="00B46E6B" w14:paraId="7EB411AC" w14:textId="77777777" w:rsidTr="009A2B8A">
        <w:trPr>
          <w:trHeight w:val="443"/>
          <w:jc w:val="center"/>
        </w:trPr>
        <w:tc>
          <w:tcPr>
            <w:tcW w:w="571" w:type="dxa"/>
            <w:vMerge/>
            <w:vAlign w:val="center"/>
          </w:tcPr>
          <w:p w14:paraId="357E69D6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</w:p>
        </w:tc>
        <w:tc>
          <w:tcPr>
            <w:tcW w:w="1966" w:type="dxa"/>
            <w:vMerge/>
            <w:vAlign w:val="center"/>
          </w:tcPr>
          <w:p w14:paraId="4DAF0737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</w:p>
        </w:tc>
        <w:tc>
          <w:tcPr>
            <w:tcW w:w="1186" w:type="dxa"/>
            <w:vMerge/>
            <w:vAlign w:val="center"/>
          </w:tcPr>
          <w:p w14:paraId="4EB4A5F7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</w:p>
        </w:tc>
        <w:tc>
          <w:tcPr>
            <w:tcW w:w="1624" w:type="dxa"/>
            <w:vAlign w:val="center"/>
          </w:tcPr>
          <w:p w14:paraId="034FDE89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 w:rsidRPr="003C096E">
              <w:rPr>
                <w:rFonts w:hAnsi="Arial" w:cs="Arial"/>
                <w:sz w:val="18"/>
                <w:szCs w:val="18"/>
              </w:rPr>
              <w:t>Bovine</w:t>
            </w:r>
            <w:r>
              <w:rPr>
                <w:rFonts w:hAnsi="Arial" w:cs="Arial"/>
                <w:sz w:val="18"/>
                <w:szCs w:val="18"/>
              </w:rPr>
              <w:t xml:space="preserve"> g</w:t>
            </w:r>
            <w:r w:rsidRPr="003C096E">
              <w:rPr>
                <w:rFonts w:hAnsi="Arial" w:cs="Arial"/>
                <w:sz w:val="18"/>
                <w:szCs w:val="18"/>
              </w:rPr>
              <w:t>rowth hormone</w:t>
            </w:r>
            <w:r>
              <w:rPr>
                <w:rFonts w:hAnsi="Arial" w:cs="Arial"/>
                <w:sz w:val="18"/>
                <w:szCs w:val="18"/>
              </w:rPr>
              <w:t xml:space="preserve"> </w:t>
            </w:r>
            <w:r w:rsidRPr="003C096E">
              <w:rPr>
                <w:rFonts w:hAnsi="Arial" w:cs="Arial"/>
                <w:sz w:val="18"/>
                <w:szCs w:val="18"/>
              </w:rPr>
              <w:t>Poly-A</w:t>
            </w:r>
          </w:p>
        </w:tc>
        <w:tc>
          <w:tcPr>
            <w:tcW w:w="1929" w:type="dxa"/>
            <w:vAlign w:val="center"/>
          </w:tcPr>
          <w:p w14:paraId="2A18CD2B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N/A</w:t>
            </w:r>
          </w:p>
        </w:tc>
        <w:tc>
          <w:tcPr>
            <w:tcW w:w="4829" w:type="dxa"/>
            <w:vAlign w:val="center"/>
          </w:tcPr>
          <w:p w14:paraId="1483A239" w14:textId="77777777" w:rsidR="00FC065D" w:rsidRPr="00C051A9" w:rsidRDefault="00FC065D" w:rsidP="009A2B8A">
            <w:pPr>
              <w:spacing w:line="276" w:lineRule="auto"/>
              <w:rPr>
                <w:rFonts w:hAnsi="Arial" w:cs="Arial"/>
                <w:sz w:val="18"/>
                <w:szCs w:val="18"/>
              </w:rPr>
            </w:pPr>
            <w:r w:rsidRPr="00C051A9">
              <w:rPr>
                <w:rFonts w:hAnsi="Arial" w:cs="Arial"/>
                <w:sz w:val="18"/>
                <w:szCs w:val="18"/>
              </w:rPr>
              <w:t xml:space="preserve">Forward: </w:t>
            </w:r>
            <w:proofErr w:type="spellStart"/>
            <w:r w:rsidRPr="00C051A9">
              <w:rPr>
                <w:rFonts w:hAnsi="Arial" w:cs="Arial"/>
                <w:sz w:val="18"/>
                <w:szCs w:val="18"/>
              </w:rPr>
              <w:t>actgatgtacactgtgccttctagttgcc</w:t>
            </w:r>
            <w:proofErr w:type="spellEnd"/>
          </w:p>
          <w:p w14:paraId="18F326A6" w14:textId="77777777" w:rsidR="00FC065D" w:rsidRPr="00C051A9" w:rsidRDefault="00FC065D" w:rsidP="009A2B8A">
            <w:pPr>
              <w:spacing w:line="276" w:lineRule="auto"/>
              <w:rPr>
                <w:rFonts w:hAnsi="Arial" w:cs="Arial"/>
                <w:color w:val="000000"/>
                <w:sz w:val="18"/>
                <w:szCs w:val="18"/>
              </w:rPr>
            </w:pPr>
            <w:r w:rsidRPr="00C051A9">
              <w:rPr>
                <w:rFonts w:hAnsi="Arial" w:cs="Arial"/>
                <w:sz w:val="18"/>
                <w:szCs w:val="18"/>
              </w:rPr>
              <w:t xml:space="preserve">Reverse: </w:t>
            </w:r>
            <w:proofErr w:type="spellStart"/>
            <w:r w:rsidRPr="00C051A9">
              <w:rPr>
                <w:rFonts w:hAnsi="Arial" w:cs="Arial"/>
                <w:sz w:val="18"/>
                <w:szCs w:val="18"/>
              </w:rPr>
              <w:t>acaagataattgctcgaattcccatagagcccaccgcatc</w:t>
            </w:r>
            <w:proofErr w:type="spellEnd"/>
          </w:p>
        </w:tc>
        <w:tc>
          <w:tcPr>
            <w:tcW w:w="2369" w:type="dxa"/>
            <w:vMerge/>
            <w:vAlign w:val="center"/>
          </w:tcPr>
          <w:p w14:paraId="431E5BC9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</w:p>
        </w:tc>
      </w:tr>
      <w:tr w:rsidR="00FC065D" w:rsidRPr="00B46E6B" w14:paraId="594BFDA8" w14:textId="77777777" w:rsidTr="009A2B8A">
        <w:trPr>
          <w:trHeight w:val="443"/>
          <w:jc w:val="center"/>
        </w:trPr>
        <w:tc>
          <w:tcPr>
            <w:tcW w:w="571" w:type="dxa"/>
            <w:vAlign w:val="center"/>
          </w:tcPr>
          <w:p w14:paraId="5D16E3A7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3</w:t>
            </w:r>
          </w:p>
        </w:tc>
        <w:tc>
          <w:tcPr>
            <w:tcW w:w="1966" w:type="dxa"/>
            <w:vMerge w:val="restart"/>
            <w:vAlign w:val="center"/>
          </w:tcPr>
          <w:p w14:paraId="5228545C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EF1</w:t>
            </w:r>
            <w:r w:rsidRPr="00F31D78">
              <w:rPr>
                <w:rFonts w:ascii="Symbol" w:hAnsi="Symbol" w:cs="Arial"/>
                <w:sz w:val="18"/>
                <w:szCs w:val="18"/>
              </w:rPr>
              <w:t>a</w:t>
            </w:r>
            <w:r>
              <w:rPr>
                <w:rFonts w:hAnsi="Arial" w:cs="Arial"/>
                <w:sz w:val="18"/>
                <w:szCs w:val="18"/>
              </w:rPr>
              <w:t xml:space="preserve"> promoter</w:t>
            </w:r>
          </w:p>
          <w:p w14:paraId="70392D54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NES-</w:t>
            </w:r>
            <w:proofErr w:type="spellStart"/>
            <w:r>
              <w:rPr>
                <w:rFonts w:hAnsi="Arial" w:cs="Arial"/>
                <w:sz w:val="18"/>
                <w:szCs w:val="18"/>
              </w:rPr>
              <w:t>eGFP</w:t>
            </w:r>
            <w:proofErr w:type="spellEnd"/>
          </w:p>
        </w:tc>
        <w:tc>
          <w:tcPr>
            <w:tcW w:w="1186" w:type="dxa"/>
            <w:vMerge w:val="restart"/>
            <w:vAlign w:val="center"/>
          </w:tcPr>
          <w:p w14:paraId="5C8CDC89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pEF1</w:t>
            </w:r>
            <w:r w:rsidRPr="00F31D78">
              <w:rPr>
                <w:rFonts w:ascii="Symbol" w:hAnsi="Symbol" w:cs="Arial"/>
                <w:sz w:val="18"/>
                <w:szCs w:val="18"/>
              </w:rPr>
              <w:t>a</w:t>
            </w:r>
            <w:r>
              <w:rPr>
                <w:rFonts w:hAnsi="Arial" w:cs="Arial"/>
                <w:sz w:val="18"/>
                <w:szCs w:val="18"/>
              </w:rPr>
              <w:t>-Tet3G</w:t>
            </w:r>
          </w:p>
        </w:tc>
        <w:tc>
          <w:tcPr>
            <w:tcW w:w="1624" w:type="dxa"/>
            <w:vAlign w:val="center"/>
          </w:tcPr>
          <w:p w14:paraId="22F558B3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proofErr w:type="spellStart"/>
            <w:r>
              <w:rPr>
                <w:rFonts w:hAnsi="Arial" w:cs="Arial"/>
                <w:sz w:val="18"/>
                <w:szCs w:val="18"/>
              </w:rPr>
              <w:t>NES</w:t>
            </w:r>
            <w:r w:rsidRPr="00586E86">
              <w:rPr>
                <w:rFonts w:hAnsi="Arial" w:cs="Arial"/>
                <w:sz w:val="18"/>
                <w:szCs w:val="18"/>
                <w:vertAlign w:val="subscript"/>
              </w:rPr>
              <w:t>Rev</w:t>
            </w:r>
            <w:proofErr w:type="spellEnd"/>
            <w:r>
              <w:rPr>
                <w:rFonts w:hAnsi="Arial" w:cs="Arial"/>
                <w:sz w:val="18"/>
                <w:szCs w:val="18"/>
              </w:rPr>
              <w:t>-GFP</w:t>
            </w:r>
          </w:p>
          <w:p w14:paraId="39589834" w14:textId="77777777" w:rsidR="00FC065D" w:rsidRPr="003C096E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-IRES-</w:t>
            </w:r>
            <w:proofErr w:type="spellStart"/>
            <w:r>
              <w:rPr>
                <w:rFonts w:hAnsi="Arial" w:cs="Arial"/>
                <w:sz w:val="18"/>
                <w:szCs w:val="18"/>
              </w:rPr>
              <w:t>Puro</w:t>
            </w:r>
            <w:r w:rsidRPr="00684319">
              <w:rPr>
                <w:rFonts w:hAnsi="Arial" w:cs="Arial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9127" w:type="dxa"/>
            <w:gridSpan w:val="3"/>
            <w:vMerge w:val="restart"/>
            <w:vAlign w:val="center"/>
          </w:tcPr>
          <w:p w14:paraId="16D3E02E" w14:textId="77777777" w:rsidR="00FC065D" w:rsidRPr="008A56B0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 w:hint="eastAsia"/>
                <w:sz w:val="18"/>
                <w:szCs w:val="18"/>
              </w:rPr>
              <w:t>P</w:t>
            </w:r>
            <w:r>
              <w:rPr>
                <w:rFonts w:hAnsi="Arial" w:cs="Arial"/>
                <w:sz w:val="18"/>
                <w:szCs w:val="18"/>
              </w:rPr>
              <w:t>lasmid DNA and map available upon request</w:t>
            </w:r>
          </w:p>
        </w:tc>
      </w:tr>
      <w:tr w:rsidR="00FC065D" w:rsidRPr="00B46E6B" w14:paraId="4E3AA8BB" w14:textId="77777777" w:rsidTr="009A2B8A">
        <w:trPr>
          <w:trHeight w:val="443"/>
          <w:jc w:val="center"/>
        </w:trPr>
        <w:tc>
          <w:tcPr>
            <w:tcW w:w="571" w:type="dxa"/>
            <w:vAlign w:val="center"/>
          </w:tcPr>
          <w:p w14:paraId="534EF1AB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4</w:t>
            </w:r>
          </w:p>
        </w:tc>
        <w:tc>
          <w:tcPr>
            <w:tcW w:w="1966" w:type="dxa"/>
            <w:vMerge/>
            <w:vAlign w:val="center"/>
          </w:tcPr>
          <w:p w14:paraId="169A0C95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</w:p>
        </w:tc>
        <w:tc>
          <w:tcPr>
            <w:tcW w:w="1186" w:type="dxa"/>
            <w:vMerge/>
            <w:vAlign w:val="center"/>
          </w:tcPr>
          <w:p w14:paraId="2EE17357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</w:p>
        </w:tc>
        <w:tc>
          <w:tcPr>
            <w:tcW w:w="1624" w:type="dxa"/>
            <w:vAlign w:val="center"/>
          </w:tcPr>
          <w:p w14:paraId="1A12A7D3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NES</w:t>
            </w:r>
            <w:r w:rsidRPr="00586E86">
              <w:rPr>
                <w:rFonts w:hAnsi="Arial" w:cs="Arial"/>
                <w:sz w:val="18"/>
                <w:szCs w:val="18"/>
                <w:vertAlign w:val="subscript"/>
              </w:rPr>
              <w:t>PKI</w:t>
            </w:r>
            <w:r>
              <w:rPr>
                <w:rFonts w:hAnsi="Arial" w:cs="Arial"/>
                <w:sz w:val="18"/>
                <w:szCs w:val="18"/>
              </w:rPr>
              <w:t>-GFP</w:t>
            </w:r>
          </w:p>
          <w:p w14:paraId="58BD0D9C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  <w:r>
              <w:rPr>
                <w:rFonts w:hAnsi="Arial" w:cs="Arial"/>
                <w:sz w:val="18"/>
                <w:szCs w:val="18"/>
              </w:rPr>
              <w:t>-IRES-</w:t>
            </w:r>
            <w:proofErr w:type="spellStart"/>
            <w:r>
              <w:rPr>
                <w:rFonts w:hAnsi="Arial" w:cs="Arial"/>
                <w:sz w:val="18"/>
                <w:szCs w:val="18"/>
              </w:rPr>
              <w:t>Puro</w:t>
            </w:r>
            <w:r w:rsidRPr="00684319">
              <w:rPr>
                <w:rFonts w:hAnsi="Arial" w:cs="Arial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9127" w:type="dxa"/>
            <w:gridSpan w:val="3"/>
            <w:vMerge/>
            <w:vAlign w:val="center"/>
          </w:tcPr>
          <w:p w14:paraId="67C01035" w14:textId="77777777" w:rsidR="00FC065D" w:rsidRDefault="00FC065D" w:rsidP="009A2B8A">
            <w:pPr>
              <w:spacing w:line="276" w:lineRule="auto"/>
              <w:jc w:val="center"/>
              <w:rPr>
                <w:rFonts w:hAnsi="Arial" w:cs="Arial"/>
                <w:sz w:val="18"/>
                <w:szCs w:val="18"/>
              </w:rPr>
            </w:pPr>
          </w:p>
        </w:tc>
      </w:tr>
    </w:tbl>
    <w:p w14:paraId="3B67E1DB" w14:textId="77777777" w:rsidR="00FC065D" w:rsidRPr="00714F28" w:rsidRDefault="00FC065D" w:rsidP="00FC065D"/>
    <w:p w14:paraId="1B5052D2" w14:textId="77777777" w:rsidR="00FC065D" w:rsidRPr="00714F28" w:rsidRDefault="00FC065D" w:rsidP="00FC065D">
      <w:proofErr w:type="spellStart"/>
      <w:r w:rsidRPr="00714F28">
        <w:t>NES</w:t>
      </w:r>
      <w:r w:rsidRPr="00586E86">
        <w:rPr>
          <w:vertAlign w:val="subscript"/>
        </w:rPr>
        <w:t>Rev</w:t>
      </w:r>
      <w:proofErr w:type="spellEnd"/>
      <w:r w:rsidRPr="00714F28">
        <w:t xml:space="preserve">: </w:t>
      </w:r>
      <w:r w:rsidRPr="00586E86">
        <w:rPr>
          <w:rFonts w:hAnsi="Arial" w:cs="Arial"/>
          <w:szCs w:val="22"/>
        </w:rPr>
        <w:t>LPPLERLTL</w:t>
      </w:r>
    </w:p>
    <w:p w14:paraId="738607F8" w14:textId="77777777" w:rsidR="00FC065D" w:rsidRPr="00714F28" w:rsidRDefault="00FC065D" w:rsidP="00FC065D">
      <w:r w:rsidRPr="00714F28">
        <w:t>NES</w:t>
      </w:r>
      <w:r w:rsidRPr="00586E86">
        <w:rPr>
          <w:vertAlign w:val="subscript"/>
        </w:rPr>
        <w:t>PKI</w:t>
      </w:r>
      <w:r w:rsidRPr="00714F28">
        <w:t xml:space="preserve">: </w:t>
      </w:r>
      <w:r w:rsidRPr="00586E86">
        <w:rPr>
          <w:rFonts w:hAnsi="Arial" w:cs="Arial"/>
          <w:szCs w:val="22"/>
        </w:rPr>
        <w:t>LALKLAGLDI</w:t>
      </w:r>
    </w:p>
    <w:p w14:paraId="77ECB272" w14:textId="1C33F41C" w:rsidR="00FC065D" w:rsidRDefault="00FC065D">
      <w:pPr>
        <w:rPr>
          <w:b/>
        </w:rPr>
      </w:pPr>
      <w:r>
        <w:rPr>
          <w:b/>
        </w:rPr>
        <w:br w:type="page"/>
      </w:r>
    </w:p>
    <w:p w14:paraId="3273323C" w14:textId="2E37CB13" w:rsidR="009A3DC2" w:rsidRPr="007F7C1E" w:rsidRDefault="0031774C" w:rsidP="009A3DC2">
      <w:pPr>
        <w:spacing w:line="360" w:lineRule="auto"/>
        <w:rPr>
          <w:b/>
        </w:rPr>
      </w:pPr>
      <w:r>
        <w:rPr>
          <w:b/>
        </w:rPr>
        <w:lastRenderedPageBreak/>
        <w:t>Supplementary File 2</w:t>
      </w:r>
      <w:r w:rsidR="00FC065D">
        <w:rPr>
          <w:b/>
        </w:rPr>
        <w:t>d</w:t>
      </w:r>
      <w:r w:rsidR="009A3DC2" w:rsidRPr="005B683E">
        <w:rPr>
          <w:b/>
        </w:rPr>
        <w:t xml:space="preserve">. </w:t>
      </w:r>
      <w:r w:rsidR="009A3DC2">
        <w:rPr>
          <w:b/>
        </w:rPr>
        <w:t xml:space="preserve">RNA FISH probes used in the </w:t>
      </w:r>
      <w:proofErr w:type="gramStart"/>
      <w:r w:rsidR="009A3DC2">
        <w:rPr>
          <w:b/>
        </w:rPr>
        <w:t>study</w:t>
      </w:r>
      <w:proofErr w:type="gramEnd"/>
    </w:p>
    <w:tbl>
      <w:tblPr>
        <w:tblStyle w:val="TableGrid"/>
        <w:tblW w:w="0" w:type="auto"/>
        <w:jc w:val="center"/>
        <w:tblCellMar>
          <w:top w:w="115" w:type="dxa"/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28"/>
        <w:gridCol w:w="1490"/>
        <w:gridCol w:w="1120"/>
        <w:gridCol w:w="2610"/>
        <w:gridCol w:w="5492"/>
      </w:tblGrid>
      <w:tr w:rsidR="009A3DC2" w14:paraId="0495CFF8" w14:textId="77777777" w:rsidTr="005556F0">
        <w:trPr>
          <w:jc w:val="center"/>
        </w:trPr>
        <w:tc>
          <w:tcPr>
            <w:tcW w:w="1828" w:type="dxa"/>
            <w:shd w:val="clear" w:color="auto" w:fill="D9D9D9" w:themeFill="background1" w:themeFillShade="D9"/>
            <w:vAlign w:val="center"/>
          </w:tcPr>
          <w:p w14:paraId="6209129B" w14:textId="77777777" w:rsidR="009A3DC2" w:rsidRDefault="009A3DC2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RNA target</w:t>
            </w:r>
          </w:p>
        </w:tc>
        <w:tc>
          <w:tcPr>
            <w:tcW w:w="1490" w:type="dxa"/>
            <w:shd w:val="clear" w:color="auto" w:fill="D9D9D9" w:themeFill="background1" w:themeFillShade="D9"/>
            <w:vAlign w:val="center"/>
          </w:tcPr>
          <w:p w14:paraId="111BC231" w14:textId="77777777" w:rsidR="009A3DC2" w:rsidRDefault="009A3DC2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Label</w:t>
            </w:r>
          </w:p>
        </w:tc>
        <w:tc>
          <w:tcPr>
            <w:tcW w:w="1120" w:type="dxa"/>
            <w:shd w:val="clear" w:color="auto" w:fill="D9D9D9" w:themeFill="background1" w:themeFillShade="D9"/>
            <w:vAlign w:val="center"/>
          </w:tcPr>
          <w:p w14:paraId="70F58B45" w14:textId="77777777" w:rsidR="009A3DC2" w:rsidRDefault="009A3DC2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ource</w:t>
            </w:r>
          </w:p>
        </w:tc>
        <w:tc>
          <w:tcPr>
            <w:tcW w:w="2610" w:type="dxa"/>
            <w:shd w:val="clear" w:color="auto" w:fill="D9D9D9" w:themeFill="background1" w:themeFillShade="D9"/>
            <w:vAlign w:val="center"/>
          </w:tcPr>
          <w:p w14:paraId="16ECBC1F" w14:textId="77777777" w:rsidR="009A3DC2" w:rsidRDefault="009A3DC2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Probe type</w:t>
            </w:r>
          </w:p>
        </w:tc>
        <w:tc>
          <w:tcPr>
            <w:tcW w:w="5492" w:type="dxa"/>
            <w:shd w:val="clear" w:color="auto" w:fill="D9D9D9" w:themeFill="background1" w:themeFillShade="D9"/>
            <w:vAlign w:val="center"/>
          </w:tcPr>
          <w:p w14:paraId="12F9B407" w14:textId="77777777" w:rsidR="009A3DC2" w:rsidRDefault="009A3DC2" w:rsidP="00DB3913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quence used to generate</w:t>
            </w:r>
          </w:p>
          <w:p w14:paraId="174A6D8D" w14:textId="2399E1BA" w:rsidR="004C3CAF" w:rsidRDefault="009A3DC2" w:rsidP="00DB3913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tellaris custom probe sets</w:t>
            </w:r>
          </w:p>
          <w:p w14:paraId="107C1DF4" w14:textId="4E150415" w:rsidR="009A3DC2" w:rsidRPr="00202BD5" w:rsidRDefault="009A3DC2" w:rsidP="00DB3913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(NCBI reference sequence)</w:t>
            </w:r>
          </w:p>
        </w:tc>
      </w:tr>
      <w:tr w:rsidR="0060298C" w14:paraId="0A83C35F" w14:textId="77777777" w:rsidTr="005556F0">
        <w:trPr>
          <w:jc w:val="center"/>
        </w:trPr>
        <w:tc>
          <w:tcPr>
            <w:tcW w:w="1828" w:type="dxa"/>
            <w:vAlign w:val="center"/>
          </w:tcPr>
          <w:p w14:paraId="709A2A75" w14:textId="77777777" w:rsidR="0060298C" w:rsidRDefault="0060298C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S rRNA</w:t>
            </w:r>
          </w:p>
        </w:tc>
        <w:tc>
          <w:tcPr>
            <w:tcW w:w="1490" w:type="dxa"/>
            <w:vAlign w:val="center"/>
          </w:tcPr>
          <w:p w14:paraId="655BBDE4" w14:textId="77777777" w:rsidR="0060298C" w:rsidRDefault="0060298C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uasar 570</w:t>
            </w:r>
          </w:p>
        </w:tc>
        <w:tc>
          <w:tcPr>
            <w:tcW w:w="1120" w:type="dxa"/>
            <w:vMerge w:val="restart"/>
            <w:vAlign w:val="center"/>
          </w:tcPr>
          <w:p w14:paraId="0B90C98B" w14:textId="74BD2233" w:rsidR="0060298C" w:rsidRDefault="0060298C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ellaris</w:t>
            </w:r>
          </w:p>
        </w:tc>
        <w:tc>
          <w:tcPr>
            <w:tcW w:w="2610" w:type="dxa"/>
            <w:vMerge w:val="restart"/>
            <w:vAlign w:val="center"/>
          </w:tcPr>
          <w:p w14:paraId="4C909AAF" w14:textId="20660006" w:rsidR="0060298C" w:rsidRDefault="0060298C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oxyribonucleic acid</w:t>
            </w:r>
          </w:p>
        </w:tc>
        <w:tc>
          <w:tcPr>
            <w:tcW w:w="5492" w:type="dxa"/>
            <w:vAlign w:val="center"/>
          </w:tcPr>
          <w:p w14:paraId="628B0676" w14:textId="6032B2A1" w:rsidR="0060298C" w:rsidRDefault="0060298C" w:rsidP="005556F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B5C28">
              <w:rPr>
                <w:sz w:val="20"/>
                <w:szCs w:val="20"/>
              </w:rPr>
              <w:t>NR_003278.3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b29yPC9BdXRob3I+PFllYXI+MjAxNzwvWWVhcj48UmVj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</w:fldData>
              </w:fldChar>
            </w:r>
            <w:r w:rsidR="00856965">
              <w:rPr>
                <w:sz w:val="20"/>
                <w:szCs w:val="20"/>
              </w:rPr>
              <w:instrText xml:space="preserve"> ADDIN EN.CITE </w:instrText>
            </w:r>
            <w:r w:rsidR="00856965">
              <w:rPr>
                <w:sz w:val="20"/>
                <w:szCs w:val="20"/>
              </w:rPr>
              <w:fldChar w:fldCharType="begin">
                <w:fldData xml:space="preserve">PEVuZE5vdGU+PENpdGU+PEF1dGhvcj5Nb29yPC9BdXRob3I+PFllYXI+MjAxNzwvWWVhcj48UmVj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</w:fldData>
              </w:fldChar>
            </w:r>
            <w:r w:rsidR="00856965">
              <w:rPr>
                <w:sz w:val="20"/>
                <w:szCs w:val="20"/>
              </w:rPr>
              <w:instrText xml:space="preserve"> ADDIN EN.CITE.DATA </w:instrText>
            </w:r>
            <w:r w:rsidR="00856965">
              <w:rPr>
                <w:sz w:val="20"/>
                <w:szCs w:val="20"/>
              </w:rPr>
            </w:r>
            <w:r w:rsidR="00856965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856965" w:rsidRPr="00856965">
              <w:rPr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0298C" w14:paraId="224CC293" w14:textId="77777777" w:rsidTr="005556F0">
        <w:trPr>
          <w:jc w:val="center"/>
        </w:trPr>
        <w:tc>
          <w:tcPr>
            <w:tcW w:w="1828" w:type="dxa"/>
            <w:vAlign w:val="center"/>
          </w:tcPr>
          <w:p w14:paraId="16E772FD" w14:textId="0A45D69B" w:rsidR="0060298C" w:rsidRDefault="006C729D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 w:rsidRPr="006C729D">
              <w:rPr>
                <w:i/>
                <w:iCs/>
                <w:sz w:val="20"/>
                <w:szCs w:val="20"/>
              </w:rPr>
              <w:t>Gapdh</w:t>
            </w:r>
            <w:proofErr w:type="spellEnd"/>
            <w:r>
              <w:rPr>
                <w:sz w:val="20"/>
                <w:szCs w:val="20"/>
              </w:rPr>
              <w:t xml:space="preserve"> mRNA</w:t>
            </w:r>
          </w:p>
        </w:tc>
        <w:tc>
          <w:tcPr>
            <w:tcW w:w="1490" w:type="dxa"/>
            <w:vAlign w:val="center"/>
          </w:tcPr>
          <w:p w14:paraId="483314CC" w14:textId="75700738" w:rsidR="0060298C" w:rsidRDefault="0060298C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uasar 670</w:t>
            </w:r>
          </w:p>
        </w:tc>
        <w:tc>
          <w:tcPr>
            <w:tcW w:w="1120" w:type="dxa"/>
            <w:vMerge/>
            <w:vAlign w:val="center"/>
          </w:tcPr>
          <w:p w14:paraId="6AB1BB7C" w14:textId="77777777" w:rsidR="0060298C" w:rsidRDefault="0060298C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610" w:type="dxa"/>
            <w:vMerge/>
            <w:vAlign w:val="center"/>
          </w:tcPr>
          <w:p w14:paraId="3F727B09" w14:textId="77777777" w:rsidR="0060298C" w:rsidRDefault="0060298C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492" w:type="dxa"/>
            <w:vAlign w:val="center"/>
          </w:tcPr>
          <w:p w14:paraId="25E6CCD5" w14:textId="7490F9A7" w:rsidR="0060298C" w:rsidRPr="00BB5C28" w:rsidRDefault="0060298C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7F7C1E">
              <w:rPr>
                <w:sz w:val="20"/>
                <w:szCs w:val="20"/>
              </w:rPr>
              <w:t>NM_008084.2</w:t>
            </w:r>
            <w:r>
              <w:rPr>
                <w:sz w:val="20"/>
                <w:szCs w:val="20"/>
              </w:rPr>
              <w:t xml:space="preserve"> (</w:t>
            </w:r>
            <w:proofErr w:type="spellStart"/>
            <w:r>
              <w:rPr>
                <w:sz w:val="20"/>
                <w:szCs w:val="20"/>
              </w:rPr>
              <w:t>ShipReady</w:t>
            </w:r>
            <w:proofErr w:type="spellEnd"/>
            <w:r>
              <w:rPr>
                <w:sz w:val="20"/>
                <w:szCs w:val="20"/>
              </w:rPr>
              <w:t>, SMF-3140-1)</w:t>
            </w:r>
          </w:p>
        </w:tc>
      </w:tr>
      <w:tr w:rsidR="00714F28" w14:paraId="19D19B5D" w14:textId="77777777" w:rsidTr="005556F0">
        <w:trPr>
          <w:jc w:val="center"/>
        </w:trPr>
        <w:tc>
          <w:tcPr>
            <w:tcW w:w="1828" w:type="dxa"/>
            <w:vAlign w:val="center"/>
          </w:tcPr>
          <w:p w14:paraId="42100819" w14:textId="1D933561" w:rsidR="00714F28" w:rsidRPr="00714F28" w:rsidRDefault="00714F28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714F28">
              <w:rPr>
                <w:sz w:val="20"/>
                <w:szCs w:val="20"/>
              </w:rPr>
              <w:t>Poly-A RNA</w:t>
            </w:r>
          </w:p>
        </w:tc>
        <w:tc>
          <w:tcPr>
            <w:tcW w:w="1490" w:type="dxa"/>
            <w:vAlign w:val="center"/>
          </w:tcPr>
          <w:p w14:paraId="7C136D70" w14:textId="557B3CAC" w:rsidR="00714F28" w:rsidRDefault="00714F28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YE563</w:t>
            </w:r>
          </w:p>
        </w:tc>
        <w:tc>
          <w:tcPr>
            <w:tcW w:w="1120" w:type="dxa"/>
            <w:vAlign w:val="center"/>
          </w:tcPr>
          <w:p w14:paraId="105A5109" w14:textId="3A6078D8" w:rsidR="00714F28" w:rsidRDefault="00714F28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iagen</w:t>
            </w:r>
          </w:p>
        </w:tc>
        <w:tc>
          <w:tcPr>
            <w:tcW w:w="2610" w:type="dxa"/>
            <w:vAlign w:val="center"/>
          </w:tcPr>
          <w:p w14:paraId="73E376BF" w14:textId="43B7303F" w:rsidR="00714F28" w:rsidRDefault="00714F28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cked nucleic acid (T</w:t>
            </w:r>
            <w:r w:rsidRPr="00586E86">
              <w:rPr>
                <w:sz w:val="20"/>
                <w:szCs w:val="20"/>
                <w:vertAlign w:val="subscript"/>
              </w:rPr>
              <w:t>25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5492" w:type="dxa"/>
            <w:vAlign w:val="center"/>
          </w:tcPr>
          <w:p w14:paraId="784F6B3A" w14:textId="77777777" w:rsidR="00714F28" w:rsidRPr="007F7C1E" w:rsidRDefault="00714F28" w:rsidP="0060298C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</w:tr>
    </w:tbl>
    <w:p w14:paraId="7B3BC92C" w14:textId="493CDC43" w:rsidR="00532F38" w:rsidRDefault="00532F38" w:rsidP="00BB5C28">
      <w:pPr>
        <w:sectPr w:rsidR="00532F38" w:rsidSect="00A72D98">
          <w:footerReference w:type="even" r:id="rId8"/>
          <w:footerReference w:type="default" r:id="rId9"/>
          <w:pgSz w:w="15840" w:h="12240" w:orient="landscape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0C9D5DB7" w14:textId="4AB79A78" w:rsidR="002D2DB9" w:rsidRPr="00351538" w:rsidRDefault="00F20F09" w:rsidP="002D2DB9">
      <w:pPr>
        <w:spacing w:line="360" w:lineRule="auto"/>
        <w:rPr>
          <w:b/>
        </w:rPr>
      </w:pPr>
      <w:r>
        <w:rPr>
          <w:b/>
        </w:rPr>
        <w:lastRenderedPageBreak/>
        <w:t>Supplementary File</w:t>
      </w:r>
      <w:r w:rsidRPr="005B683E">
        <w:rPr>
          <w:b/>
        </w:rPr>
        <w:t xml:space="preserve"> </w:t>
      </w:r>
      <w:r>
        <w:rPr>
          <w:b/>
        </w:rPr>
        <w:t>2e</w:t>
      </w:r>
      <w:r w:rsidRPr="005B683E">
        <w:rPr>
          <w:b/>
        </w:rPr>
        <w:t xml:space="preserve">. </w:t>
      </w:r>
      <w:r>
        <w:rPr>
          <w:b/>
        </w:rPr>
        <w:t xml:space="preserve">Chemicals used in this </w:t>
      </w:r>
      <w:proofErr w:type="gramStart"/>
      <w:r>
        <w:rPr>
          <w:b/>
        </w:rPr>
        <w:t>study</w:t>
      </w:r>
      <w:proofErr w:type="gramEnd"/>
    </w:p>
    <w:tbl>
      <w:tblPr>
        <w:tblStyle w:val="TableGrid"/>
        <w:tblW w:w="0" w:type="auto"/>
        <w:jc w:val="center"/>
        <w:tblCellMar>
          <w:top w:w="115" w:type="dxa"/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830"/>
        <w:gridCol w:w="2421"/>
        <w:gridCol w:w="1682"/>
        <w:gridCol w:w="1778"/>
        <w:gridCol w:w="1665"/>
        <w:gridCol w:w="3346"/>
      </w:tblGrid>
      <w:tr w:rsidR="00F20F09" w14:paraId="5596E3CD" w14:textId="77777777" w:rsidTr="009A2B8A">
        <w:trPr>
          <w:jc w:val="center"/>
        </w:trPr>
        <w:tc>
          <w:tcPr>
            <w:tcW w:w="1830" w:type="dxa"/>
            <w:shd w:val="clear" w:color="auto" w:fill="D9D9D9" w:themeFill="background1" w:themeFillShade="D9"/>
            <w:vAlign w:val="center"/>
          </w:tcPr>
          <w:p w14:paraId="255ECD72" w14:textId="77777777" w:rsidR="00F20F09" w:rsidRPr="00F459DA" w:rsidRDefault="00F20F09" w:rsidP="009A2B8A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hemical</w:t>
            </w:r>
          </w:p>
        </w:tc>
        <w:tc>
          <w:tcPr>
            <w:tcW w:w="2421" w:type="dxa"/>
            <w:shd w:val="clear" w:color="auto" w:fill="D9D9D9" w:themeFill="background1" w:themeFillShade="D9"/>
            <w:vAlign w:val="center"/>
          </w:tcPr>
          <w:p w14:paraId="40FC6628" w14:textId="77777777" w:rsidR="00F20F09" w:rsidRDefault="00F20F09" w:rsidP="009A2B8A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unction</w:t>
            </w:r>
          </w:p>
        </w:tc>
        <w:tc>
          <w:tcPr>
            <w:tcW w:w="1682" w:type="dxa"/>
            <w:shd w:val="clear" w:color="auto" w:fill="D9D9D9" w:themeFill="background1" w:themeFillShade="D9"/>
            <w:vAlign w:val="center"/>
          </w:tcPr>
          <w:p w14:paraId="2DE7DAE8" w14:textId="77777777" w:rsidR="00F20F09" w:rsidRDefault="00F20F09" w:rsidP="009A2B8A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tock solution solvent</w:t>
            </w:r>
          </w:p>
        </w:tc>
        <w:tc>
          <w:tcPr>
            <w:tcW w:w="1778" w:type="dxa"/>
            <w:shd w:val="clear" w:color="auto" w:fill="D9D9D9" w:themeFill="background1" w:themeFillShade="D9"/>
            <w:vAlign w:val="center"/>
          </w:tcPr>
          <w:p w14:paraId="32C5CFF9" w14:textId="77777777" w:rsidR="00F20F09" w:rsidRPr="00F459DA" w:rsidRDefault="00F20F09" w:rsidP="009A2B8A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tock solution concentration</w:t>
            </w:r>
          </w:p>
        </w:tc>
        <w:tc>
          <w:tcPr>
            <w:tcW w:w="1665" w:type="dxa"/>
            <w:shd w:val="clear" w:color="auto" w:fill="D9D9D9" w:themeFill="background1" w:themeFillShade="D9"/>
            <w:vAlign w:val="center"/>
          </w:tcPr>
          <w:p w14:paraId="69C84731" w14:textId="77777777" w:rsidR="00F20F09" w:rsidRPr="00F459DA" w:rsidRDefault="00F20F09" w:rsidP="009A2B8A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Working concentration</w:t>
            </w:r>
          </w:p>
        </w:tc>
        <w:tc>
          <w:tcPr>
            <w:tcW w:w="3346" w:type="dxa"/>
            <w:shd w:val="clear" w:color="auto" w:fill="D9D9D9" w:themeFill="background1" w:themeFillShade="D9"/>
            <w:vAlign w:val="center"/>
          </w:tcPr>
          <w:p w14:paraId="4360046F" w14:textId="77777777" w:rsidR="00F20F09" w:rsidRDefault="00F20F09" w:rsidP="009A2B8A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ource</w:t>
            </w:r>
          </w:p>
        </w:tc>
      </w:tr>
      <w:tr w:rsidR="00F20F09" w14:paraId="61574268" w14:textId="77777777" w:rsidTr="009A2B8A">
        <w:trPr>
          <w:jc w:val="center"/>
        </w:trPr>
        <w:tc>
          <w:tcPr>
            <w:tcW w:w="1830" w:type="dxa"/>
            <w:vAlign w:val="center"/>
          </w:tcPr>
          <w:p w14:paraId="18AE0245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-VD(</w:t>
            </w:r>
            <w:proofErr w:type="spellStart"/>
            <w:r>
              <w:rPr>
                <w:sz w:val="20"/>
                <w:szCs w:val="20"/>
              </w:rPr>
              <w:t>OMe</w:t>
            </w:r>
            <w:proofErr w:type="spellEnd"/>
            <w:r>
              <w:rPr>
                <w:sz w:val="20"/>
                <w:szCs w:val="20"/>
              </w:rPr>
              <w:t>)-</w:t>
            </w:r>
            <w:proofErr w:type="spellStart"/>
            <w:r>
              <w:rPr>
                <w:sz w:val="20"/>
                <w:szCs w:val="20"/>
              </w:rPr>
              <w:t>OPh</w:t>
            </w:r>
            <w:proofErr w:type="spellEnd"/>
          </w:p>
        </w:tc>
        <w:tc>
          <w:tcPr>
            <w:tcW w:w="2421" w:type="dxa"/>
            <w:vAlign w:val="center"/>
          </w:tcPr>
          <w:p w14:paraId="6699DFE4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n-caspase inhibitor</w:t>
            </w:r>
          </w:p>
        </w:tc>
        <w:tc>
          <w:tcPr>
            <w:tcW w:w="1682" w:type="dxa"/>
            <w:vMerge w:val="restart"/>
            <w:vAlign w:val="center"/>
          </w:tcPr>
          <w:p w14:paraId="382F0AF7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MSO</w:t>
            </w:r>
          </w:p>
        </w:tc>
        <w:tc>
          <w:tcPr>
            <w:tcW w:w="1778" w:type="dxa"/>
            <w:vAlign w:val="center"/>
          </w:tcPr>
          <w:p w14:paraId="7FC47719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 mM</w:t>
            </w:r>
          </w:p>
        </w:tc>
        <w:tc>
          <w:tcPr>
            <w:tcW w:w="1665" w:type="dxa"/>
            <w:vAlign w:val="center"/>
          </w:tcPr>
          <w:p w14:paraId="2F1A0453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0 </w:t>
            </w:r>
            <w:r w:rsidRPr="005B1E00">
              <w:rPr>
                <w:rFonts w:ascii="Symbol" w:hAnsi="Symbol"/>
                <w:sz w:val="20"/>
                <w:szCs w:val="20"/>
              </w:rPr>
              <w:t></w:t>
            </w:r>
            <w:r>
              <w:rPr>
                <w:sz w:val="20"/>
                <w:szCs w:val="20"/>
              </w:rPr>
              <w:t>M</w:t>
            </w:r>
          </w:p>
        </w:tc>
        <w:tc>
          <w:tcPr>
            <w:tcW w:w="3346" w:type="dxa"/>
            <w:vAlign w:val="center"/>
          </w:tcPr>
          <w:p w14:paraId="1424C2F1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PExBIO</w:t>
            </w:r>
            <w:proofErr w:type="spellEnd"/>
            <w:r>
              <w:rPr>
                <w:sz w:val="20"/>
                <w:szCs w:val="20"/>
              </w:rPr>
              <w:t xml:space="preserve"> Technology (A8165)</w:t>
            </w:r>
          </w:p>
        </w:tc>
      </w:tr>
      <w:tr w:rsidR="00F20F09" w14:paraId="3DF77E90" w14:textId="77777777" w:rsidTr="009A2B8A">
        <w:trPr>
          <w:jc w:val="center"/>
        </w:trPr>
        <w:tc>
          <w:tcPr>
            <w:tcW w:w="1830" w:type="dxa"/>
            <w:vAlign w:val="center"/>
          </w:tcPr>
          <w:p w14:paraId="6B9B8C16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Z-LL-CHO</w:t>
            </w:r>
          </w:p>
        </w:tc>
        <w:tc>
          <w:tcPr>
            <w:tcW w:w="2421" w:type="dxa"/>
            <w:vAlign w:val="center"/>
          </w:tcPr>
          <w:p w14:paraId="495A0EF2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n-calpain inhibitor</w:t>
            </w:r>
          </w:p>
        </w:tc>
        <w:tc>
          <w:tcPr>
            <w:tcW w:w="1682" w:type="dxa"/>
            <w:vMerge/>
            <w:vAlign w:val="center"/>
          </w:tcPr>
          <w:p w14:paraId="1EFC2392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778" w:type="dxa"/>
            <w:vAlign w:val="center"/>
          </w:tcPr>
          <w:p w14:paraId="49ED60B8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0 mM</w:t>
            </w:r>
          </w:p>
        </w:tc>
        <w:tc>
          <w:tcPr>
            <w:tcW w:w="1665" w:type="dxa"/>
            <w:vAlign w:val="center"/>
          </w:tcPr>
          <w:p w14:paraId="32A45407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0 </w:t>
            </w:r>
            <w:r w:rsidRPr="005B1E00">
              <w:rPr>
                <w:rFonts w:ascii="Symbol" w:hAnsi="Symbol" w:cs="Sana"/>
                <w:sz w:val="20"/>
                <w:szCs w:val="20"/>
              </w:rPr>
              <w:t></w:t>
            </w:r>
            <w:r>
              <w:rPr>
                <w:sz w:val="20"/>
                <w:szCs w:val="20"/>
              </w:rPr>
              <w:t>M</w:t>
            </w:r>
          </w:p>
        </w:tc>
        <w:tc>
          <w:tcPr>
            <w:tcW w:w="3346" w:type="dxa"/>
            <w:vAlign w:val="center"/>
          </w:tcPr>
          <w:p w14:paraId="65385A92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ptide Institute, Inc. (IZL-3178-v)</w:t>
            </w:r>
          </w:p>
        </w:tc>
      </w:tr>
      <w:tr w:rsidR="00F20F09" w14:paraId="75C8F4B6" w14:textId="77777777" w:rsidTr="009A2B8A">
        <w:trPr>
          <w:jc w:val="center"/>
        </w:trPr>
        <w:tc>
          <w:tcPr>
            <w:tcW w:w="1830" w:type="dxa"/>
            <w:vAlign w:val="center"/>
          </w:tcPr>
          <w:p w14:paraId="5ABF26E3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K506</w:t>
            </w:r>
          </w:p>
        </w:tc>
        <w:tc>
          <w:tcPr>
            <w:tcW w:w="2421" w:type="dxa"/>
            <w:vAlign w:val="center"/>
          </w:tcPr>
          <w:p w14:paraId="7243C4BA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lcineurin inhibitor</w:t>
            </w:r>
          </w:p>
        </w:tc>
        <w:tc>
          <w:tcPr>
            <w:tcW w:w="1682" w:type="dxa"/>
            <w:vMerge/>
            <w:vAlign w:val="center"/>
          </w:tcPr>
          <w:p w14:paraId="2CDF13D9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778" w:type="dxa"/>
            <w:vAlign w:val="center"/>
          </w:tcPr>
          <w:p w14:paraId="0509447A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 mg/ml</w:t>
            </w:r>
          </w:p>
        </w:tc>
        <w:tc>
          <w:tcPr>
            <w:tcW w:w="1665" w:type="dxa"/>
            <w:vAlign w:val="center"/>
          </w:tcPr>
          <w:p w14:paraId="4F94AB3A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-100 ng/ml</w:t>
            </w:r>
          </w:p>
        </w:tc>
        <w:tc>
          <w:tcPr>
            <w:tcW w:w="3346" w:type="dxa"/>
            <w:vAlign w:val="center"/>
          </w:tcPr>
          <w:p w14:paraId="15799EAC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zo Life Sciences (ALX-380-008)</w:t>
            </w:r>
          </w:p>
        </w:tc>
      </w:tr>
      <w:tr w:rsidR="00F20F09" w14:paraId="61E3D544" w14:textId="77777777" w:rsidTr="009A2B8A">
        <w:trPr>
          <w:jc w:val="center"/>
        </w:trPr>
        <w:tc>
          <w:tcPr>
            <w:tcW w:w="1830" w:type="dxa"/>
            <w:vAlign w:val="center"/>
          </w:tcPr>
          <w:p w14:paraId="3960EE37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APT</w:t>
            </w:r>
          </w:p>
        </w:tc>
        <w:tc>
          <w:tcPr>
            <w:tcW w:w="2421" w:type="dxa"/>
            <w:vAlign w:val="center"/>
          </w:tcPr>
          <w:p w14:paraId="569F96CF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rFonts w:ascii="Symbol" w:hAnsi="Symbol" w:cs="Sana"/>
                <w:sz w:val="20"/>
                <w:szCs w:val="20"/>
              </w:rPr>
              <w:t></w:t>
            </w:r>
            <w:r>
              <w:rPr>
                <w:sz w:val="20"/>
                <w:szCs w:val="20"/>
              </w:rPr>
              <w:t>-Secretase inhibitor</w:t>
            </w:r>
          </w:p>
        </w:tc>
        <w:tc>
          <w:tcPr>
            <w:tcW w:w="1682" w:type="dxa"/>
            <w:vMerge/>
            <w:vAlign w:val="center"/>
          </w:tcPr>
          <w:p w14:paraId="43697371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778" w:type="dxa"/>
            <w:vAlign w:val="center"/>
          </w:tcPr>
          <w:p w14:paraId="3F7E93A3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 mM</w:t>
            </w:r>
          </w:p>
        </w:tc>
        <w:tc>
          <w:tcPr>
            <w:tcW w:w="1665" w:type="dxa"/>
            <w:vAlign w:val="center"/>
          </w:tcPr>
          <w:p w14:paraId="75F2A908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-10 </w:t>
            </w:r>
            <w:r w:rsidRPr="00DC693E">
              <w:rPr>
                <w:rFonts w:ascii="Symbol" w:hAnsi="Symbol"/>
                <w:sz w:val="20"/>
                <w:szCs w:val="20"/>
              </w:rPr>
              <w:t></w:t>
            </w:r>
            <w:r>
              <w:rPr>
                <w:sz w:val="20"/>
                <w:szCs w:val="20"/>
              </w:rPr>
              <w:t>M</w:t>
            </w:r>
          </w:p>
        </w:tc>
        <w:tc>
          <w:tcPr>
            <w:tcW w:w="3346" w:type="dxa"/>
            <w:vAlign w:val="center"/>
          </w:tcPr>
          <w:p w14:paraId="794B896B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zo Life Sciences (</w:t>
            </w:r>
            <w:r w:rsidRPr="00116857">
              <w:rPr>
                <w:sz w:val="20"/>
                <w:szCs w:val="20"/>
              </w:rPr>
              <w:t>ALX-270-416</w:t>
            </w:r>
            <w:r>
              <w:rPr>
                <w:sz w:val="20"/>
                <w:szCs w:val="20"/>
              </w:rPr>
              <w:t>)</w:t>
            </w:r>
          </w:p>
        </w:tc>
      </w:tr>
      <w:tr w:rsidR="00F20F09" w14:paraId="70EF3979" w14:textId="77777777" w:rsidTr="009A2B8A">
        <w:trPr>
          <w:jc w:val="center"/>
        </w:trPr>
        <w:tc>
          <w:tcPr>
            <w:tcW w:w="1830" w:type="dxa"/>
            <w:vAlign w:val="center"/>
          </w:tcPr>
          <w:p w14:paraId="7C79743B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unicamycin</w:t>
            </w:r>
          </w:p>
        </w:tc>
        <w:tc>
          <w:tcPr>
            <w:tcW w:w="2421" w:type="dxa"/>
            <w:vAlign w:val="center"/>
          </w:tcPr>
          <w:p w14:paraId="5A6CF62A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R stress inducer</w:t>
            </w:r>
          </w:p>
        </w:tc>
        <w:tc>
          <w:tcPr>
            <w:tcW w:w="1682" w:type="dxa"/>
            <w:vMerge/>
            <w:vAlign w:val="center"/>
          </w:tcPr>
          <w:p w14:paraId="212C977B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778" w:type="dxa"/>
            <w:vAlign w:val="center"/>
          </w:tcPr>
          <w:p w14:paraId="46BC0494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 mg/ml</w:t>
            </w:r>
          </w:p>
        </w:tc>
        <w:tc>
          <w:tcPr>
            <w:tcW w:w="1665" w:type="dxa"/>
            <w:vAlign w:val="center"/>
          </w:tcPr>
          <w:p w14:paraId="360872C4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-1 </w:t>
            </w:r>
            <w:r w:rsidRPr="000A7A17">
              <w:rPr>
                <w:rFonts w:ascii="Symbol" w:hAnsi="Symbol"/>
                <w:sz w:val="20"/>
                <w:szCs w:val="20"/>
              </w:rPr>
              <w:t></w:t>
            </w:r>
            <w:r>
              <w:rPr>
                <w:sz w:val="20"/>
                <w:szCs w:val="20"/>
              </w:rPr>
              <w:t>g/ml</w:t>
            </w:r>
          </w:p>
        </w:tc>
        <w:tc>
          <w:tcPr>
            <w:tcW w:w="3346" w:type="dxa"/>
            <w:vAlign w:val="center"/>
          </w:tcPr>
          <w:p w14:paraId="7D278A3D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Tocris</w:t>
            </w:r>
            <w:proofErr w:type="spellEnd"/>
            <w:r>
              <w:rPr>
                <w:sz w:val="20"/>
                <w:szCs w:val="20"/>
              </w:rPr>
              <w:t xml:space="preserve"> (3516)</w:t>
            </w:r>
          </w:p>
        </w:tc>
      </w:tr>
      <w:tr w:rsidR="00F20F09" w14:paraId="5CBA7A65" w14:textId="77777777" w:rsidTr="009A2B8A">
        <w:trPr>
          <w:jc w:val="center"/>
        </w:trPr>
        <w:tc>
          <w:tcPr>
            <w:tcW w:w="1830" w:type="dxa"/>
            <w:vAlign w:val="center"/>
          </w:tcPr>
          <w:p w14:paraId="247CC5C7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CH772984</w:t>
            </w:r>
          </w:p>
        </w:tc>
        <w:tc>
          <w:tcPr>
            <w:tcW w:w="2421" w:type="dxa"/>
            <w:vAlign w:val="center"/>
          </w:tcPr>
          <w:p w14:paraId="61BC2FA5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RK1/2 inhibitor</w:t>
            </w:r>
          </w:p>
        </w:tc>
        <w:tc>
          <w:tcPr>
            <w:tcW w:w="1682" w:type="dxa"/>
            <w:vMerge/>
            <w:vAlign w:val="center"/>
          </w:tcPr>
          <w:p w14:paraId="0B7CAA4E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778" w:type="dxa"/>
            <w:vAlign w:val="center"/>
          </w:tcPr>
          <w:p w14:paraId="489E3240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 mM</w:t>
            </w:r>
          </w:p>
        </w:tc>
        <w:tc>
          <w:tcPr>
            <w:tcW w:w="1665" w:type="dxa"/>
            <w:vAlign w:val="center"/>
          </w:tcPr>
          <w:p w14:paraId="77FA98C3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 </w:t>
            </w:r>
            <w:r w:rsidRPr="000A7A17">
              <w:rPr>
                <w:rFonts w:ascii="Symbol" w:hAnsi="Symbol"/>
                <w:sz w:val="20"/>
                <w:szCs w:val="20"/>
              </w:rPr>
              <w:t></w:t>
            </w:r>
            <w:r>
              <w:rPr>
                <w:sz w:val="20"/>
                <w:szCs w:val="20"/>
              </w:rPr>
              <w:t>M</w:t>
            </w:r>
          </w:p>
        </w:tc>
        <w:tc>
          <w:tcPr>
            <w:tcW w:w="3346" w:type="dxa"/>
            <w:vAlign w:val="center"/>
          </w:tcPr>
          <w:p w14:paraId="63C37709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ioVision</w:t>
            </w:r>
            <w:proofErr w:type="spellEnd"/>
            <w:r>
              <w:rPr>
                <w:sz w:val="20"/>
                <w:szCs w:val="20"/>
              </w:rPr>
              <w:t xml:space="preserve"> (B1682-5)</w:t>
            </w:r>
          </w:p>
        </w:tc>
      </w:tr>
      <w:tr w:rsidR="00F20F09" w14:paraId="23E17876" w14:textId="77777777" w:rsidTr="009A2B8A">
        <w:trPr>
          <w:jc w:val="center"/>
        </w:trPr>
        <w:tc>
          <w:tcPr>
            <w:tcW w:w="1830" w:type="dxa"/>
            <w:vAlign w:val="center"/>
          </w:tcPr>
          <w:p w14:paraId="78F664A2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oxycycline</w:t>
            </w:r>
          </w:p>
        </w:tc>
        <w:tc>
          <w:tcPr>
            <w:tcW w:w="2421" w:type="dxa"/>
            <w:vAlign w:val="center"/>
          </w:tcPr>
          <w:p w14:paraId="1F7F82EE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etracycline </w:t>
            </w:r>
            <w:proofErr w:type="spellStart"/>
            <w:r>
              <w:rPr>
                <w:sz w:val="20"/>
                <w:szCs w:val="20"/>
              </w:rPr>
              <w:t>transactivator</w:t>
            </w:r>
            <w:proofErr w:type="spellEnd"/>
            <w:r>
              <w:rPr>
                <w:sz w:val="20"/>
                <w:szCs w:val="20"/>
              </w:rPr>
              <w:t xml:space="preserve"> activator</w:t>
            </w:r>
          </w:p>
        </w:tc>
        <w:tc>
          <w:tcPr>
            <w:tcW w:w="1682" w:type="dxa"/>
            <w:vAlign w:val="center"/>
          </w:tcPr>
          <w:p w14:paraId="79CEA379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292FB5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1778" w:type="dxa"/>
            <w:vAlign w:val="center"/>
          </w:tcPr>
          <w:p w14:paraId="07624FF2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 mg/ml</w:t>
            </w:r>
          </w:p>
        </w:tc>
        <w:tc>
          <w:tcPr>
            <w:tcW w:w="1665" w:type="dxa"/>
            <w:vAlign w:val="center"/>
          </w:tcPr>
          <w:p w14:paraId="61A1BB79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-1000 </w:t>
            </w:r>
            <w:r w:rsidRPr="00DD7304">
              <w:rPr>
                <w:rFonts w:hAnsi="Arial" w:cs="Arial"/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g/ml</w:t>
            </w:r>
          </w:p>
        </w:tc>
        <w:tc>
          <w:tcPr>
            <w:tcW w:w="3346" w:type="dxa"/>
            <w:vAlign w:val="center"/>
          </w:tcPr>
          <w:p w14:paraId="14A1F284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lfa </w:t>
            </w:r>
            <w:proofErr w:type="spellStart"/>
            <w:r>
              <w:rPr>
                <w:sz w:val="20"/>
                <w:szCs w:val="20"/>
              </w:rPr>
              <w:t>Aesar</w:t>
            </w:r>
            <w:proofErr w:type="spellEnd"/>
            <w:r>
              <w:rPr>
                <w:sz w:val="20"/>
                <w:szCs w:val="20"/>
              </w:rPr>
              <w:t xml:space="preserve"> (J60422)</w:t>
            </w:r>
          </w:p>
        </w:tc>
      </w:tr>
      <w:tr w:rsidR="00F20F09" w14:paraId="284803E6" w14:textId="77777777" w:rsidTr="009A2B8A">
        <w:trPr>
          <w:jc w:val="center"/>
        </w:trPr>
        <w:tc>
          <w:tcPr>
            <w:tcW w:w="1830" w:type="dxa"/>
            <w:vAlign w:val="center"/>
          </w:tcPr>
          <w:p w14:paraId="1BD71DC9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eptomycin B</w:t>
            </w:r>
          </w:p>
        </w:tc>
        <w:tc>
          <w:tcPr>
            <w:tcW w:w="2421" w:type="dxa"/>
            <w:vAlign w:val="center"/>
          </w:tcPr>
          <w:p w14:paraId="269E7679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ortin-1 inhibitor</w:t>
            </w:r>
          </w:p>
        </w:tc>
        <w:tc>
          <w:tcPr>
            <w:tcW w:w="1682" w:type="dxa"/>
            <w:vAlign w:val="center"/>
          </w:tcPr>
          <w:p w14:paraId="2833BA41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thanol</w:t>
            </w:r>
          </w:p>
        </w:tc>
        <w:tc>
          <w:tcPr>
            <w:tcW w:w="1778" w:type="dxa"/>
            <w:vAlign w:val="center"/>
          </w:tcPr>
          <w:p w14:paraId="637D0F3A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50 </w:t>
            </w:r>
            <w:r w:rsidRPr="000A7A17">
              <w:rPr>
                <w:rFonts w:ascii="Symbol" w:hAnsi="Symbol"/>
                <w:sz w:val="20"/>
                <w:szCs w:val="20"/>
              </w:rPr>
              <w:t></w:t>
            </w:r>
            <w:r>
              <w:rPr>
                <w:sz w:val="20"/>
                <w:szCs w:val="20"/>
              </w:rPr>
              <w:t>M</w:t>
            </w:r>
          </w:p>
        </w:tc>
        <w:tc>
          <w:tcPr>
            <w:tcW w:w="1665" w:type="dxa"/>
            <w:vAlign w:val="center"/>
          </w:tcPr>
          <w:p w14:paraId="4FBE0613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-25 </w:t>
            </w:r>
            <w:proofErr w:type="spellStart"/>
            <w:r>
              <w:rPr>
                <w:sz w:val="20"/>
                <w:szCs w:val="20"/>
              </w:rPr>
              <w:t>nM</w:t>
            </w:r>
            <w:proofErr w:type="spellEnd"/>
          </w:p>
        </w:tc>
        <w:tc>
          <w:tcPr>
            <w:tcW w:w="3346" w:type="dxa"/>
            <w:vAlign w:val="center"/>
          </w:tcPr>
          <w:p w14:paraId="47FBF738" w14:textId="77777777" w:rsidR="00F20F09" w:rsidRDefault="00F20F09" w:rsidP="009A2B8A">
            <w:pPr>
              <w:spacing w:line="36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ioVision</w:t>
            </w:r>
            <w:proofErr w:type="spellEnd"/>
            <w:r>
              <w:rPr>
                <w:sz w:val="20"/>
                <w:szCs w:val="20"/>
              </w:rPr>
              <w:t xml:space="preserve"> (1814)</w:t>
            </w:r>
          </w:p>
        </w:tc>
      </w:tr>
    </w:tbl>
    <w:p w14:paraId="6DCA5F40" w14:textId="77777777" w:rsidR="00F20F09" w:rsidRDefault="00F20F09" w:rsidP="00F20F09">
      <w:r>
        <w:br w:type="page"/>
      </w:r>
    </w:p>
    <w:p w14:paraId="22EDF511" w14:textId="705F7BA7" w:rsidR="00856965" w:rsidRPr="00856965" w:rsidRDefault="00FF4276" w:rsidP="00B5153B">
      <w:pPr>
        <w:pStyle w:val="EndNoteBibliographyTitle"/>
        <w:jc w:val="left"/>
        <w:rPr>
          <w:b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856965" w:rsidRPr="00856965">
        <w:rPr>
          <w:b/>
          <w:noProof/>
        </w:rPr>
        <w:t>References</w:t>
      </w:r>
    </w:p>
    <w:p w14:paraId="1AFEFE7A" w14:textId="77777777" w:rsidR="00856965" w:rsidRPr="00856965" w:rsidRDefault="00856965" w:rsidP="00856965">
      <w:pPr>
        <w:pStyle w:val="EndNoteBibliographyTitle"/>
        <w:rPr>
          <w:b/>
          <w:noProof/>
        </w:rPr>
      </w:pPr>
    </w:p>
    <w:p w14:paraId="68F31CB9" w14:textId="77777777" w:rsidR="00856965" w:rsidRPr="00856965" w:rsidRDefault="00856965" w:rsidP="00856965">
      <w:pPr>
        <w:pStyle w:val="EndNoteBibliography"/>
        <w:ind w:left="360" w:hanging="360"/>
        <w:rPr>
          <w:noProof/>
        </w:rPr>
      </w:pPr>
      <w:r w:rsidRPr="00856965">
        <w:rPr>
          <w:noProof/>
        </w:rPr>
        <w:t>1</w:t>
      </w:r>
      <w:r w:rsidRPr="00856965">
        <w:rPr>
          <w:noProof/>
        </w:rPr>
        <w:tab/>
        <w:t>Moor, A. E.</w:t>
      </w:r>
      <w:r w:rsidRPr="00856965">
        <w:rPr>
          <w:i/>
          <w:noProof/>
        </w:rPr>
        <w:t xml:space="preserve"> et al.</w:t>
      </w:r>
      <w:r w:rsidRPr="00856965">
        <w:rPr>
          <w:noProof/>
        </w:rPr>
        <w:t xml:space="preserve"> Global mRNA polarization regulates translation efficiency in the intestinal epithelium. </w:t>
      </w:r>
      <w:r w:rsidRPr="00856965">
        <w:rPr>
          <w:i/>
          <w:noProof/>
        </w:rPr>
        <w:t>Science</w:t>
      </w:r>
      <w:r w:rsidRPr="00856965">
        <w:rPr>
          <w:noProof/>
        </w:rPr>
        <w:t xml:space="preserve"> </w:t>
      </w:r>
      <w:r w:rsidRPr="00856965">
        <w:rPr>
          <w:b/>
          <w:noProof/>
        </w:rPr>
        <w:t>357</w:t>
      </w:r>
      <w:r w:rsidRPr="00856965">
        <w:rPr>
          <w:noProof/>
        </w:rPr>
        <w:t>, 1299-1303 (2017).</w:t>
      </w:r>
    </w:p>
    <w:p w14:paraId="4D91EE47" w14:textId="4E212772" w:rsidR="00597E72" w:rsidRPr="005B683E" w:rsidRDefault="00FF4276" w:rsidP="005B683E">
      <w:pPr>
        <w:spacing w:line="360" w:lineRule="auto"/>
        <w:rPr>
          <w:b/>
        </w:rPr>
      </w:pPr>
      <w:r>
        <w:rPr>
          <w:rFonts w:hAnsi="Arial" w:cs="Arial"/>
          <w:szCs w:val="22"/>
        </w:rPr>
        <w:fldChar w:fldCharType="end"/>
      </w:r>
    </w:p>
    <w:sectPr w:rsidR="00597E72" w:rsidRPr="005B683E" w:rsidSect="00B40C9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77DCF0" w14:textId="77777777" w:rsidR="00C24583" w:rsidRDefault="00C24583" w:rsidP="00370B28">
      <w:r>
        <w:separator/>
      </w:r>
    </w:p>
  </w:endnote>
  <w:endnote w:type="continuationSeparator" w:id="0">
    <w:p w14:paraId="4FEFB4ED" w14:textId="77777777" w:rsidR="00C24583" w:rsidRDefault="00C24583" w:rsidP="00370B2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ana">
    <w:panose1 w:val="00000400000000000000"/>
    <w:charset w:val="B2"/>
    <w:family w:val="auto"/>
    <w:pitch w:val="variable"/>
    <w:sig w:usb0="00002003" w:usb1="00000000" w:usb2="00000000" w:usb3="00000000" w:csb0="0000004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D47225" w14:textId="77777777" w:rsidR="005556F0" w:rsidRDefault="005556F0" w:rsidP="005556F0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22BB9A1" w14:textId="77777777" w:rsidR="005556F0" w:rsidRDefault="005556F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7CEA02" w14:textId="77777777" w:rsidR="005556F0" w:rsidRPr="00190619" w:rsidRDefault="005556F0" w:rsidP="005556F0">
    <w:pPr>
      <w:pStyle w:val="Footer"/>
      <w:framePr w:wrap="none" w:vAnchor="text" w:hAnchor="margin" w:xAlign="center" w:y="1"/>
      <w:rPr>
        <w:rStyle w:val="PageNumber"/>
      </w:rPr>
    </w:pPr>
    <w:r w:rsidRPr="00190619">
      <w:rPr>
        <w:rStyle w:val="PageNumber"/>
      </w:rPr>
      <w:fldChar w:fldCharType="begin"/>
    </w:r>
    <w:r w:rsidRPr="00190619">
      <w:rPr>
        <w:rStyle w:val="PageNumber"/>
      </w:rPr>
      <w:instrText xml:space="preserve">PAGE  </w:instrText>
    </w:r>
    <w:r w:rsidRPr="00190619">
      <w:rPr>
        <w:rStyle w:val="PageNumber"/>
      </w:rPr>
      <w:fldChar w:fldCharType="separate"/>
    </w:r>
    <w:r>
      <w:rPr>
        <w:rStyle w:val="PageNumber"/>
        <w:noProof/>
      </w:rPr>
      <w:t>1</w:t>
    </w:r>
    <w:r w:rsidRPr="00190619">
      <w:rPr>
        <w:rStyle w:val="PageNumber"/>
      </w:rPr>
      <w:fldChar w:fldCharType="end"/>
    </w:r>
  </w:p>
  <w:p w14:paraId="6A29FD68" w14:textId="77777777" w:rsidR="005556F0" w:rsidRDefault="005556F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F4B5B3" w14:textId="77777777" w:rsidR="00C24583" w:rsidRDefault="00C24583" w:rsidP="00370B28">
      <w:r>
        <w:separator/>
      </w:r>
    </w:p>
  </w:footnote>
  <w:footnote w:type="continuationSeparator" w:id="0">
    <w:p w14:paraId="661EB5BB" w14:textId="77777777" w:rsidR="00C24583" w:rsidRDefault="00C24583" w:rsidP="00370B2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2C5219"/>
    <w:multiLevelType w:val="hybridMultilevel"/>
    <w:tmpl w:val="ADE22F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B90928"/>
    <w:multiLevelType w:val="hybridMultilevel"/>
    <w:tmpl w:val="00784D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DA6C4D"/>
    <w:multiLevelType w:val="hybridMultilevel"/>
    <w:tmpl w:val="374233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6F41BD"/>
    <w:multiLevelType w:val="hybridMultilevel"/>
    <w:tmpl w:val="7FC8B4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7101AE"/>
    <w:multiLevelType w:val="hybridMultilevel"/>
    <w:tmpl w:val="2F7AE1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81F0FA4"/>
    <w:multiLevelType w:val="hybridMultilevel"/>
    <w:tmpl w:val="961AEE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193F06"/>
    <w:multiLevelType w:val="hybridMultilevel"/>
    <w:tmpl w:val="063225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707F05"/>
    <w:multiLevelType w:val="hybridMultilevel"/>
    <w:tmpl w:val="BBBCB7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234553C"/>
    <w:multiLevelType w:val="hybridMultilevel"/>
    <w:tmpl w:val="62BE89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4103C2B"/>
    <w:multiLevelType w:val="hybridMultilevel"/>
    <w:tmpl w:val="F1F622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C0A2CE0"/>
    <w:multiLevelType w:val="hybridMultilevel"/>
    <w:tmpl w:val="8D36C9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D1365CD"/>
    <w:multiLevelType w:val="hybridMultilevel"/>
    <w:tmpl w:val="6F20A2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3E75069"/>
    <w:multiLevelType w:val="hybridMultilevel"/>
    <w:tmpl w:val="24CCFF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87760B5"/>
    <w:multiLevelType w:val="hybridMultilevel"/>
    <w:tmpl w:val="2C52BD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8202CE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9F232EE"/>
    <w:multiLevelType w:val="hybridMultilevel"/>
    <w:tmpl w:val="051A1F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5285F24"/>
    <w:multiLevelType w:val="hybridMultilevel"/>
    <w:tmpl w:val="4F0878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9C2F64"/>
    <w:multiLevelType w:val="hybridMultilevel"/>
    <w:tmpl w:val="844E24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C8F5C7A"/>
    <w:multiLevelType w:val="hybridMultilevel"/>
    <w:tmpl w:val="D0B64D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F4C5B84"/>
    <w:multiLevelType w:val="hybridMultilevel"/>
    <w:tmpl w:val="BA62D390"/>
    <w:lvl w:ilvl="0" w:tplc="75D03F60">
      <w:start w:val="2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84F1C39"/>
    <w:multiLevelType w:val="hybridMultilevel"/>
    <w:tmpl w:val="E3F4911A"/>
    <w:lvl w:ilvl="0" w:tplc="2022371E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5A552DF6"/>
    <w:multiLevelType w:val="hybridMultilevel"/>
    <w:tmpl w:val="D4F419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B24C74"/>
    <w:multiLevelType w:val="hybridMultilevel"/>
    <w:tmpl w:val="896EC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990D99"/>
    <w:multiLevelType w:val="hybridMultilevel"/>
    <w:tmpl w:val="4F0E2192"/>
    <w:lvl w:ilvl="0" w:tplc="88AA7A74">
      <w:start w:val="2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B0539"/>
    <w:multiLevelType w:val="hybridMultilevel"/>
    <w:tmpl w:val="2048D9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13620C7"/>
    <w:multiLevelType w:val="hybridMultilevel"/>
    <w:tmpl w:val="D9CE4C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A2649C"/>
    <w:multiLevelType w:val="hybridMultilevel"/>
    <w:tmpl w:val="C26C5A32"/>
    <w:lvl w:ilvl="0" w:tplc="B5227FC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0F944A0"/>
    <w:multiLevelType w:val="hybridMultilevel"/>
    <w:tmpl w:val="D57A2E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3A547B1"/>
    <w:multiLevelType w:val="hybridMultilevel"/>
    <w:tmpl w:val="22B00264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7995256C"/>
    <w:multiLevelType w:val="hybridMultilevel"/>
    <w:tmpl w:val="906C25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CC01EA"/>
    <w:multiLevelType w:val="hybridMultilevel"/>
    <w:tmpl w:val="5AC82B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4189957">
    <w:abstractNumId w:val="11"/>
  </w:num>
  <w:num w:numId="2" w16cid:durableId="1502234531">
    <w:abstractNumId w:val="10"/>
  </w:num>
  <w:num w:numId="3" w16cid:durableId="2127508043">
    <w:abstractNumId w:val="9"/>
  </w:num>
  <w:num w:numId="4" w16cid:durableId="740912205">
    <w:abstractNumId w:val="12"/>
  </w:num>
  <w:num w:numId="5" w16cid:durableId="904343046">
    <w:abstractNumId w:val="24"/>
  </w:num>
  <w:num w:numId="6" w16cid:durableId="902445925">
    <w:abstractNumId w:val="4"/>
  </w:num>
  <w:num w:numId="7" w16cid:durableId="430316025">
    <w:abstractNumId w:val="19"/>
  </w:num>
  <w:num w:numId="8" w16cid:durableId="1607542624">
    <w:abstractNumId w:val="25"/>
  </w:num>
  <w:num w:numId="9" w16cid:durableId="2082021574">
    <w:abstractNumId w:val="1"/>
  </w:num>
  <w:num w:numId="10" w16cid:durableId="1260599983">
    <w:abstractNumId w:val="13"/>
  </w:num>
  <w:num w:numId="11" w16cid:durableId="1993218635">
    <w:abstractNumId w:val="29"/>
  </w:num>
  <w:num w:numId="12" w16cid:durableId="603802637">
    <w:abstractNumId w:val="16"/>
  </w:num>
  <w:num w:numId="13" w16cid:durableId="1995254733">
    <w:abstractNumId w:val="6"/>
  </w:num>
  <w:num w:numId="14" w16cid:durableId="827861891">
    <w:abstractNumId w:val="2"/>
  </w:num>
  <w:num w:numId="15" w16cid:durableId="743263448">
    <w:abstractNumId w:val="14"/>
  </w:num>
  <w:num w:numId="16" w16cid:durableId="346370789">
    <w:abstractNumId w:val="27"/>
  </w:num>
  <w:num w:numId="17" w16cid:durableId="1610091056">
    <w:abstractNumId w:val="7"/>
  </w:num>
  <w:num w:numId="18" w16cid:durableId="801576183">
    <w:abstractNumId w:val="5"/>
  </w:num>
  <w:num w:numId="19" w16cid:durableId="989600759">
    <w:abstractNumId w:val="8"/>
  </w:num>
  <w:num w:numId="20" w16cid:durableId="774785733">
    <w:abstractNumId w:val="17"/>
  </w:num>
  <w:num w:numId="21" w16cid:durableId="1133672112">
    <w:abstractNumId w:val="26"/>
  </w:num>
  <w:num w:numId="22" w16cid:durableId="742334387">
    <w:abstractNumId w:val="3"/>
  </w:num>
  <w:num w:numId="23" w16cid:durableId="956982978">
    <w:abstractNumId w:val="23"/>
  </w:num>
  <w:num w:numId="24" w16cid:durableId="643199802">
    <w:abstractNumId w:val="15"/>
  </w:num>
  <w:num w:numId="25" w16cid:durableId="1787458283">
    <w:abstractNumId w:val="21"/>
  </w:num>
  <w:num w:numId="26" w16cid:durableId="637802548">
    <w:abstractNumId w:val="28"/>
  </w:num>
  <w:num w:numId="27" w16cid:durableId="1563524052">
    <w:abstractNumId w:val="0"/>
  </w:num>
  <w:num w:numId="28" w16cid:durableId="1763794244">
    <w:abstractNumId w:val="20"/>
  </w:num>
  <w:num w:numId="29" w16cid:durableId="1599437947">
    <w:abstractNumId w:val="18"/>
  </w:num>
  <w:num w:numId="30" w16cid:durableId="1166439169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4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wo DOI 2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36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D39A2"/>
    <w:rsid w:val="00000460"/>
    <w:rsid w:val="000006F1"/>
    <w:rsid w:val="00000996"/>
    <w:rsid w:val="00001B3D"/>
    <w:rsid w:val="0000210F"/>
    <w:rsid w:val="000024DF"/>
    <w:rsid w:val="00003105"/>
    <w:rsid w:val="000035FC"/>
    <w:rsid w:val="000040EC"/>
    <w:rsid w:val="000041BD"/>
    <w:rsid w:val="00004403"/>
    <w:rsid w:val="00004F18"/>
    <w:rsid w:val="000052CA"/>
    <w:rsid w:val="00005D13"/>
    <w:rsid w:val="00005D17"/>
    <w:rsid w:val="00006072"/>
    <w:rsid w:val="000069DD"/>
    <w:rsid w:val="00006A02"/>
    <w:rsid w:val="00006EAE"/>
    <w:rsid w:val="000071D7"/>
    <w:rsid w:val="0000737A"/>
    <w:rsid w:val="00007E92"/>
    <w:rsid w:val="00010987"/>
    <w:rsid w:val="00010A9E"/>
    <w:rsid w:val="000124F9"/>
    <w:rsid w:val="00012D12"/>
    <w:rsid w:val="00013066"/>
    <w:rsid w:val="00013133"/>
    <w:rsid w:val="0001322E"/>
    <w:rsid w:val="000134E6"/>
    <w:rsid w:val="00013877"/>
    <w:rsid w:val="00013AA8"/>
    <w:rsid w:val="00013BBA"/>
    <w:rsid w:val="00013FC1"/>
    <w:rsid w:val="0001412F"/>
    <w:rsid w:val="0001483F"/>
    <w:rsid w:val="00014AD2"/>
    <w:rsid w:val="00014BCA"/>
    <w:rsid w:val="00014E97"/>
    <w:rsid w:val="00015411"/>
    <w:rsid w:val="0001565B"/>
    <w:rsid w:val="00015C8C"/>
    <w:rsid w:val="000162A2"/>
    <w:rsid w:val="00016376"/>
    <w:rsid w:val="00016683"/>
    <w:rsid w:val="000167E3"/>
    <w:rsid w:val="00016922"/>
    <w:rsid w:val="00016981"/>
    <w:rsid w:val="00017DAF"/>
    <w:rsid w:val="00020011"/>
    <w:rsid w:val="000201CA"/>
    <w:rsid w:val="000207C6"/>
    <w:rsid w:val="00020A40"/>
    <w:rsid w:val="00021530"/>
    <w:rsid w:val="0002163A"/>
    <w:rsid w:val="00021873"/>
    <w:rsid w:val="00021937"/>
    <w:rsid w:val="0002238C"/>
    <w:rsid w:val="0002273A"/>
    <w:rsid w:val="00023868"/>
    <w:rsid w:val="000239E6"/>
    <w:rsid w:val="00023A16"/>
    <w:rsid w:val="00023C4E"/>
    <w:rsid w:val="00023CE0"/>
    <w:rsid w:val="00023D76"/>
    <w:rsid w:val="00023E4F"/>
    <w:rsid w:val="000243CB"/>
    <w:rsid w:val="00024BD1"/>
    <w:rsid w:val="00024CE6"/>
    <w:rsid w:val="00025086"/>
    <w:rsid w:val="000254F9"/>
    <w:rsid w:val="000256BA"/>
    <w:rsid w:val="00025ADE"/>
    <w:rsid w:val="00025CCC"/>
    <w:rsid w:val="00026486"/>
    <w:rsid w:val="00026928"/>
    <w:rsid w:val="00026A6C"/>
    <w:rsid w:val="0002707E"/>
    <w:rsid w:val="00027369"/>
    <w:rsid w:val="000275B0"/>
    <w:rsid w:val="00027B0A"/>
    <w:rsid w:val="00027B26"/>
    <w:rsid w:val="000302DF"/>
    <w:rsid w:val="00030B34"/>
    <w:rsid w:val="00030BBC"/>
    <w:rsid w:val="0003111F"/>
    <w:rsid w:val="0003160A"/>
    <w:rsid w:val="00031B08"/>
    <w:rsid w:val="00031D16"/>
    <w:rsid w:val="000321CF"/>
    <w:rsid w:val="00032EC0"/>
    <w:rsid w:val="00032F40"/>
    <w:rsid w:val="000330BE"/>
    <w:rsid w:val="0003370B"/>
    <w:rsid w:val="00033D1D"/>
    <w:rsid w:val="00033FE0"/>
    <w:rsid w:val="000340C9"/>
    <w:rsid w:val="000344C1"/>
    <w:rsid w:val="000346BE"/>
    <w:rsid w:val="00034A18"/>
    <w:rsid w:val="00034DC5"/>
    <w:rsid w:val="00035444"/>
    <w:rsid w:val="00035CBF"/>
    <w:rsid w:val="00035E45"/>
    <w:rsid w:val="000362C6"/>
    <w:rsid w:val="000362D5"/>
    <w:rsid w:val="00037100"/>
    <w:rsid w:val="0003716B"/>
    <w:rsid w:val="00037B96"/>
    <w:rsid w:val="000401E8"/>
    <w:rsid w:val="000404B1"/>
    <w:rsid w:val="000417E4"/>
    <w:rsid w:val="00041B0B"/>
    <w:rsid w:val="00042504"/>
    <w:rsid w:val="000432D9"/>
    <w:rsid w:val="00043A88"/>
    <w:rsid w:val="00044D80"/>
    <w:rsid w:val="000451E7"/>
    <w:rsid w:val="00045203"/>
    <w:rsid w:val="00045F14"/>
    <w:rsid w:val="00046447"/>
    <w:rsid w:val="00046584"/>
    <w:rsid w:val="00046CD5"/>
    <w:rsid w:val="000473A8"/>
    <w:rsid w:val="0004774A"/>
    <w:rsid w:val="00047953"/>
    <w:rsid w:val="00047C67"/>
    <w:rsid w:val="0005065C"/>
    <w:rsid w:val="000509F3"/>
    <w:rsid w:val="00050C42"/>
    <w:rsid w:val="00050CEE"/>
    <w:rsid w:val="00051227"/>
    <w:rsid w:val="00051C93"/>
    <w:rsid w:val="000523C3"/>
    <w:rsid w:val="00052468"/>
    <w:rsid w:val="0005252C"/>
    <w:rsid w:val="00053444"/>
    <w:rsid w:val="00053543"/>
    <w:rsid w:val="000535B0"/>
    <w:rsid w:val="000538E5"/>
    <w:rsid w:val="00053C5C"/>
    <w:rsid w:val="00053DF0"/>
    <w:rsid w:val="00053DF6"/>
    <w:rsid w:val="000549FC"/>
    <w:rsid w:val="00055132"/>
    <w:rsid w:val="00055B30"/>
    <w:rsid w:val="00056231"/>
    <w:rsid w:val="000565BF"/>
    <w:rsid w:val="00056973"/>
    <w:rsid w:val="000569D0"/>
    <w:rsid w:val="00057248"/>
    <w:rsid w:val="00057ADC"/>
    <w:rsid w:val="00057BAE"/>
    <w:rsid w:val="00057C1A"/>
    <w:rsid w:val="0006071D"/>
    <w:rsid w:val="00060AB8"/>
    <w:rsid w:val="00060E91"/>
    <w:rsid w:val="000619CC"/>
    <w:rsid w:val="00061A4F"/>
    <w:rsid w:val="00061E14"/>
    <w:rsid w:val="0006275A"/>
    <w:rsid w:val="00062839"/>
    <w:rsid w:val="0006302D"/>
    <w:rsid w:val="00063A2D"/>
    <w:rsid w:val="00064499"/>
    <w:rsid w:val="000645CF"/>
    <w:rsid w:val="00064904"/>
    <w:rsid w:val="00064D23"/>
    <w:rsid w:val="00064E68"/>
    <w:rsid w:val="00065399"/>
    <w:rsid w:val="000655F6"/>
    <w:rsid w:val="00065A0F"/>
    <w:rsid w:val="00065A56"/>
    <w:rsid w:val="00066187"/>
    <w:rsid w:val="0006660A"/>
    <w:rsid w:val="00066939"/>
    <w:rsid w:val="00066F97"/>
    <w:rsid w:val="00067061"/>
    <w:rsid w:val="000670E4"/>
    <w:rsid w:val="00067F70"/>
    <w:rsid w:val="0007009E"/>
    <w:rsid w:val="0007025C"/>
    <w:rsid w:val="000703A5"/>
    <w:rsid w:val="000704B1"/>
    <w:rsid w:val="00070710"/>
    <w:rsid w:val="00070CCB"/>
    <w:rsid w:val="00071077"/>
    <w:rsid w:val="00071A16"/>
    <w:rsid w:val="000724B9"/>
    <w:rsid w:val="0007318D"/>
    <w:rsid w:val="00073397"/>
    <w:rsid w:val="00073B82"/>
    <w:rsid w:val="00073FBC"/>
    <w:rsid w:val="000743CF"/>
    <w:rsid w:val="000746A7"/>
    <w:rsid w:val="00074C39"/>
    <w:rsid w:val="00074C4B"/>
    <w:rsid w:val="00075726"/>
    <w:rsid w:val="00075E2C"/>
    <w:rsid w:val="000765E6"/>
    <w:rsid w:val="00076684"/>
    <w:rsid w:val="00077745"/>
    <w:rsid w:val="00077EFD"/>
    <w:rsid w:val="0008006A"/>
    <w:rsid w:val="000803CC"/>
    <w:rsid w:val="00080891"/>
    <w:rsid w:val="00080EDB"/>
    <w:rsid w:val="000811C8"/>
    <w:rsid w:val="00081A68"/>
    <w:rsid w:val="00081C31"/>
    <w:rsid w:val="00081F1D"/>
    <w:rsid w:val="000822B5"/>
    <w:rsid w:val="00082641"/>
    <w:rsid w:val="00082969"/>
    <w:rsid w:val="000829F0"/>
    <w:rsid w:val="00082D83"/>
    <w:rsid w:val="00083595"/>
    <w:rsid w:val="00083E09"/>
    <w:rsid w:val="000846DA"/>
    <w:rsid w:val="00084AE0"/>
    <w:rsid w:val="00085296"/>
    <w:rsid w:val="00085D00"/>
    <w:rsid w:val="00085E0A"/>
    <w:rsid w:val="00086274"/>
    <w:rsid w:val="0008691A"/>
    <w:rsid w:val="000870BB"/>
    <w:rsid w:val="0008730A"/>
    <w:rsid w:val="00087A39"/>
    <w:rsid w:val="00087A91"/>
    <w:rsid w:val="00087D7C"/>
    <w:rsid w:val="000904AD"/>
    <w:rsid w:val="000912A6"/>
    <w:rsid w:val="00091680"/>
    <w:rsid w:val="00091995"/>
    <w:rsid w:val="000919F6"/>
    <w:rsid w:val="00091E5D"/>
    <w:rsid w:val="00091F5B"/>
    <w:rsid w:val="00092B12"/>
    <w:rsid w:val="00092B28"/>
    <w:rsid w:val="00092CAE"/>
    <w:rsid w:val="00093529"/>
    <w:rsid w:val="0009361F"/>
    <w:rsid w:val="00093B60"/>
    <w:rsid w:val="000946AC"/>
    <w:rsid w:val="00094FBF"/>
    <w:rsid w:val="00095275"/>
    <w:rsid w:val="00096C08"/>
    <w:rsid w:val="00096FE2"/>
    <w:rsid w:val="0009706F"/>
    <w:rsid w:val="00097175"/>
    <w:rsid w:val="0009726D"/>
    <w:rsid w:val="00097634"/>
    <w:rsid w:val="000978A1"/>
    <w:rsid w:val="000A0087"/>
    <w:rsid w:val="000A02E3"/>
    <w:rsid w:val="000A093C"/>
    <w:rsid w:val="000A0B33"/>
    <w:rsid w:val="000A0B82"/>
    <w:rsid w:val="000A1056"/>
    <w:rsid w:val="000A1D1D"/>
    <w:rsid w:val="000A24FC"/>
    <w:rsid w:val="000A2BCF"/>
    <w:rsid w:val="000A37D4"/>
    <w:rsid w:val="000A37DD"/>
    <w:rsid w:val="000A4334"/>
    <w:rsid w:val="000A438A"/>
    <w:rsid w:val="000A4561"/>
    <w:rsid w:val="000A4705"/>
    <w:rsid w:val="000A49DC"/>
    <w:rsid w:val="000A4DBA"/>
    <w:rsid w:val="000A5243"/>
    <w:rsid w:val="000A6C55"/>
    <w:rsid w:val="000A6DE2"/>
    <w:rsid w:val="000A7347"/>
    <w:rsid w:val="000A7559"/>
    <w:rsid w:val="000A79B7"/>
    <w:rsid w:val="000A7A17"/>
    <w:rsid w:val="000B03E4"/>
    <w:rsid w:val="000B0523"/>
    <w:rsid w:val="000B0CD1"/>
    <w:rsid w:val="000B1276"/>
    <w:rsid w:val="000B17B9"/>
    <w:rsid w:val="000B19DF"/>
    <w:rsid w:val="000B1B4B"/>
    <w:rsid w:val="000B1FA8"/>
    <w:rsid w:val="000B2232"/>
    <w:rsid w:val="000B2C5A"/>
    <w:rsid w:val="000B2F5F"/>
    <w:rsid w:val="000B2F90"/>
    <w:rsid w:val="000B3377"/>
    <w:rsid w:val="000B35F2"/>
    <w:rsid w:val="000B3722"/>
    <w:rsid w:val="000B3CDD"/>
    <w:rsid w:val="000B3EA5"/>
    <w:rsid w:val="000B41D1"/>
    <w:rsid w:val="000B4A4C"/>
    <w:rsid w:val="000B59A9"/>
    <w:rsid w:val="000B6281"/>
    <w:rsid w:val="000B67E0"/>
    <w:rsid w:val="000B6DCC"/>
    <w:rsid w:val="000B70C5"/>
    <w:rsid w:val="000B72D4"/>
    <w:rsid w:val="000B7D62"/>
    <w:rsid w:val="000B7DA5"/>
    <w:rsid w:val="000C01FB"/>
    <w:rsid w:val="000C0BA0"/>
    <w:rsid w:val="000C1147"/>
    <w:rsid w:val="000C1364"/>
    <w:rsid w:val="000C16E4"/>
    <w:rsid w:val="000C1C94"/>
    <w:rsid w:val="000C1C9C"/>
    <w:rsid w:val="000C20CB"/>
    <w:rsid w:val="000C2118"/>
    <w:rsid w:val="000C2407"/>
    <w:rsid w:val="000C2A58"/>
    <w:rsid w:val="000C3520"/>
    <w:rsid w:val="000C36CF"/>
    <w:rsid w:val="000C36F1"/>
    <w:rsid w:val="000C3C04"/>
    <w:rsid w:val="000C3C87"/>
    <w:rsid w:val="000C44CD"/>
    <w:rsid w:val="000C4AF0"/>
    <w:rsid w:val="000C4B11"/>
    <w:rsid w:val="000C5711"/>
    <w:rsid w:val="000C5CB7"/>
    <w:rsid w:val="000C5CD0"/>
    <w:rsid w:val="000C6076"/>
    <w:rsid w:val="000C6470"/>
    <w:rsid w:val="000C694D"/>
    <w:rsid w:val="000C6C31"/>
    <w:rsid w:val="000C6C60"/>
    <w:rsid w:val="000C6D74"/>
    <w:rsid w:val="000C6D84"/>
    <w:rsid w:val="000C722C"/>
    <w:rsid w:val="000C739D"/>
    <w:rsid w:val="000C7995"/>
    <w:rsid w:val="000D0268"/>
    <w:rsid w:val="000D08C2"/>
    <w:rsid w:val="000D0AB4"/>
    <w:rsid w:val="000D0B3B"/>
    <w:rsid w:val="000D0CBD"/>
    <w:rsid w:val="000D0DF7"/>
    <w:rsid w:val="000D13F1"/>
    <w:rsid w:val="000D142F"/>
    <w:rsid w:val="000D1716"/>
    <w:rsid w:val="000D1881"/>
    <w:rsid w:val="000D1DB2"/>
    <w:rsid w:val="000D1F35"/>
    <w:rsid w:val="000D20A0"/>
    <w:rsid w:val="000D25B7"/>
    <w:rsid w:val="000D27C7"/>
    <w:rsid w:val="000D286B"/>
    <w:rsid w:val="000D362C"/>
    <w:rsid w:val="000D370D"/>
    <w:rsid w:val="000D393A"/>
    <w:rsid w:val="000D399D"/>
    <w:rsid w:val="000D3B42"/>
    <w:rsid w:val="000D444B"/>
    <w:rsid w:val="000D44C7"/>
    <w:rsid w:val="000D47E6"/>
    <w:rsid w:val="000D5538"/>
    <w:rsid w:val="000D5829"/>
    <w:rsid w:val="000D5F8A"/>
    <w:rsid w:val="000D5FBF"/>
    <w:rsid w:val="000D6047"/>
    <w:rsid w:val="000D6209"/>
    <w:rsid w:val="000D627A"/>
    <w:rsid w:val="000D6D10"/>
    <w:rsid w:val="000D6D3C"/>
    <w:rsid w:val="000D6F2D"/>
    <w:rsid w:val="000D73D2"/>
    <w:rsid w:val="000D7769"/>
    <w:rsid w:val="000D7BBB"/>
    <w:rsid w:val="000D7D9E"/>
    <w:rsid w:val="000E0506"/>
    <w:rsid w:val="000E09B1"/>
    <w:rsid w:val="000E1D6B"/>
    <w:rsid w:val="000E1E3A"/>
    <w:rsid w:val="000E2146"/>
    <w:rsid w:val="000E245F"/>
    <w:rsid w:val="000E2A09"/>
    <w:rsid w:val="000E2A3A"/>
    <w:rsid w:val="000E2A58"/>
    <w:rsid w:val="000E2F71"/>
    <w:rsid w:val="000E318F"/>
    <w:rsid w:val="000E3373"/>
    <w:rsid w:val="000E33DD"/>
    <w:rsid w:val="000E3EF0"/>
    <w:rsid w:val="000E3F18"/>
    <w:rsid w:val="000E4001"/>
    <w:rsid w:val="000E4630"/>
    <w:rsid w:val="000E4BF2"/>
    <w:rsid w:val="000E50C4"/>
    <w:rsid w:val="000E56BE"/>
    <w:rsid w:val="000E5A05"/>
    <w:rsid w:val="000E5AFD"/>
    <w:rsid w:val="000E5D92"/>
    <w:rsid w:val="000E5EF9"/>
    <w:rsid w:val="000E600F"/>
    <w:rsid w:val="000E614F"/>
    <w:rsid w:val="000E6188"/>
    <w:rsid w:val="000E6EF6"/>
    <w:rsid w:val="000E749F"/>
    <w:rsid w:val="000E7E6E"/>
    <w:rsid w:val="000F0662"/>
    <w:rsid w:val="000F0B9E"/>
    <w:rsid w:val="000F0EA5"/>
    <w:rsid w:val="000F12CA"/>
    <w:rsid w:val="000F13C0"/>
    <w:rsid w:val="000F18C2"/>
    <w:rsid w:val="000F1A80"/>
    <w:rsid w:val="000F1FC6"/>
    <w:rsid w:val="000F2B71"/>
    <w:rsid w:val="000F388C"/>
    <w:rsid w:val="000F3C42"/>
    <w:rsid w:val="000F3F22"/>
    <w:rsid w:val="000F43BC"/>
    <w:rsid w:val="000F4873"/>
    <w:rsid w:val="000F4BAB"/>
    <w:rsid w:val="000F4F80"/>
    <w:rsid w:val="000F55E7"/>
    <w:rsid w:val="000F673B"/>
    <w:rsid w:val="000F6912"/>
    <w:rsid w:val="000F6A6F"/>
    <w:rsid w:val="000F6C1A"/>
    <w:rsid w:val="000F6DC3"/>
    <w:rsid w:val="000F7746"/>
    <w:rsid w:val="000F77D4"/>
    <w:rsid w:val="000F7922"/>
    <w:rsid w:val="000F7CAB"/>
    <w:rsid w:val="000F7F7C"/>
    <w:rsid w:val="0010058C"/>
    <w:rsid w:val="001005F2"/>
    <w:rsid w:val="001007F3"/>
    <w:rsid w:val="00100C38"/>
    <w:rsid w:val="00101639"/>
    <w:rsid w:val="001018B2"/>
    <w:rsid w:val="00103B21"/>
    <w:rsid w:val="00103B4A"/>
    <w:rsid w:val="00103C48"/>
    <w:rsid w:val="001041FC"/>
    <w:rsid w:val="00104A61"/>
    <w:rsid w:val="00104AD9"/>
    <w:rsid w:val="00104B92"/>
    <w:rsid w:val="00105649"/>
    <w:rsid w:val="0010622F"/>
    <w:rsid w:val="00106249"/>
    <w:rsid w:val="00106284"/>
    <w:rsid w:val="00106407"/>
    <w:rsid w:val="00106F4C"/>
    <w:rsid w:val="00107582"/>
    <w:rsid w:val="0010787B"/>
    <w:rsid w:val="00107A92"/>
    <w:rsid w:val="00107FDE"/>
    <w:rsid w:val="0011101A"/>
    <w:rsid w:val="0011111D"/>
    <w:rsid w:val="00111B76"/>
    <w:rsid w:val="00111F9A"/>
    <w:rsid w:val="00112453"/>
    <w:rsid w:val="00112A12"/>
    <w:rsid w:val="00112A98"/>
    <w:rsid w:val="001132F7"/>
    <w:rsid w:val="00113408"/>
    <w:rsid w:val="00113E06"/>
    <w:rsid w:val="00113F52"/>
    <w:rsid w:val="0011402C"/>
    <w:rsid w:val="001143C1"/>
    <w:rsid w:val="00114DBB"/>
    <w:rsid w:val="00115724"/>
    <w:rsid w:val="00115C34"/>
    <w:rsid w:val="00115FD7"/>
    <w:rsid w:val="00116857"/>
    <w:rsid w:val="00116C80"/>
    <w:rsid w:val="00117605"/>
    <w:rsid w:val="00117B44"/>
    <w:rsid w:val="001206E0"/>
    <w:rsid w:val="00122149"/>
    <w:rsid w:val="001221FA"/>
    <w:rsid w:val="00122DC9"/>
    <w:rsid w:val="001232E0"/>
    <w:rsid w:val="0012404C"/>
    <w:rsid w:val="00124728"/>
    <w:rsid w:val="00124CE9"/>
    <w:rsid w:val="00124D1F"/>
    <w:rsid w:val="00125F5C"/>
    <w:rsid w:val="001261DE"/>
    <w:rsid w:val="001263AC"/>
    <w:rsid w:val="00126414"/>
    <w:rsid w:val="00126432"/>
    <w:rsid w:val="00126B13"/>
    <w:rsid w:val="00126BD4"/>
    <w:rsid w:val="00126BE4"/>
    <w:rsid w:val="00126C52"/>
    <w:rsid w:val="00126CC7"/>
    <w:rsid w:val="0012722A"/>
    <w:rsid w:val="001301F4"/>
    <w:rsid w:val="001302AE"/>
    <w:rsid w:val="00130F16"/>
    <w:rsid w:val="00131743"/>
    <w:rsid w:val="00131B9D"/>
    <w:rsid w:val="00131ECE"/>
    <w:rsid w:val="0013201E"/>
    <w:rsid w:val="001327BC"/>
    <w:rsid w:val="001329BA"/>
    <w:rsid w:val="00133890"/>
    <w:rsid w:val="00133A89"/>
    <w:rsid w:val="0013415B"/>
    <w:rsid w:val="00134E3C"/>
    <w:rsid w:val="001351A0"/>
    <w:rsid w:val="00135310"/>
    <w:rsid w:val="0013549B"/>
    <w:rsid w:val="001356D7"/>
    <w:rsid w:val="0013583E"/>
    <w:rsid w:val="001364BF"/>
    <w:rsid w:val="00136515"/>
    <w:rsid w:val="00136978"/>
    <w:rsid w:val="00136C4D"/>
    <w:rsid w:val="001378C8"/>
    <w:rsid w:val="00137DB1"/>
    <w:rsid w:val="00137FAD"/>
    <w:rsid w:val="0014151D"/>
    <w:rsid w:val="00141839"/>
    <w:rsid w:val="00141887"/>
    <w:rsid w:val="0014246D"/>
    <w:rsid w:val="001425C9"/>
    <w:rsid w:val="00142A0F"/>
    <w:rsid w:val="001436BB"/>
    <w:rsid w:val="0014382B"/>
    <w:rsid w:val="00143E02"/>
    <w:rsid w:val="00143F71"/>
    <w:rsid w:val="001440F7"/>
    <w:rsid w:val="00144931"/>
    <w:rsid w:val="001458BC"/>
    <w:rsid w:val="00145A36"/>
    <w:rsid w:val="00145AD0"/>
    <w:rsid w:val="001469E8"/>
    <w:rsid w:val="00146CEA"/>
    <w:rsid w:val="00146D84"/>
    <w:rsid w:val="00146DEA"/>
    <w:rsid w:val="00146E7F"/>
    <w:rsid w:val="001470E4"/>
    <w:rsid w:val="001474D3"/>
    <w:rsid w:val="001477C6"/>
    <w:rsid w:val="00150406"/>
    <w:rsid w:val="00150600"/>
    <w:rsid w:val="00150884"/>
    <w:rsid w:val="00150EB1"/>
    <w:rsid w:val="0015126C"/>
    <w:rsid w:val="00151355"/>
    <w:rsid w:val="001519C6"/>
    <w:rsid w:val="00151CE4"/>
    <w:rsid w:val="00152347"/>
    <w:rsid w:val="001524D1"/>
    <w:rsid w:val="001525AB"/>
    <w:rsid w:val="001531A8"/>
    <w:rsid w:val="00153FEA"/>
    <w:rsid w:val="00154226"/>
    <w:rsid w:val="001551B9"/>
    <w:rsid w:val="00155650"/>
    <w:rsid w:val="00155DFB"/>
    <w:rsid w:val="00156188"/>
    <w:rsid w:val="00156AD6"/>
    <w:rsid w:val="00156D10"/>
    <w:rsid w:val="001571C2"/>
    <w:rsid w:val="0015761C"/>
    <w:rsid w:val="0015775E"/>
    <w:rsid w:val="00157902"/>
    <w:rsid w:val="00157C74"/>
    <w:rsid w:val="0016011D"/>
    <w:rsid w:val="0016082A"/>
    <w:rsid w:val="00161176"/>
    <w:rsid w:val="001614B4"/>
    <w:rsid w:val="001614F4"/>
    <w:rsid w:val="00161885"/>
    <w:rsid w:val="00161C32"/>
    <w:rsid w:val="00161C95"/>
    <w:rsid w:val="00161E6C"/>
    <w:rsid w:val="0016276F"/>
    <w:rsid w:val="0016351A"/>
    <w:rsid w:val="0016394A"/>
    <w:rsid w:val="00163C6A"/>
    <w:rsid w:val="00165BC9"/>
    <w:rsid w:val="00165CDB"/>
    <w:rsid w:val="00165CDC"/>
    <w:rsid w:val="00165DA4"/>
    <w:rsid w:val="00165F0B"/>
    <w:rsid w:val="0016671B"/>
    <w:rsid w:val="00167524"/>
    <w:rsid w:val="00167982"/>
    <w:rsid w:val="00167EA3"/>
    <w:rsid w:val="00170436"/>
    <w:rsid w:val="001704A5"/>
    <w:rsid w:val="00170E52"/>
    <w:rsid w:val="00170F49"/>
    <w:rsid w:val="0017114B"/>
    <w:rsid w:val="00171590"/>
    <w:rsid w:val="00171A3B"/>
    <w:rsid w:val="00171B89"/>
    <w:rsid w:val="00172421"/>
    <w:rsid w:val="001724BC"/>
    <w:rsid w:val="001724D7"/>
    <w:rsid w:val="00172503"/>
    <w:rsid w:val="00172736"/>
    <w:rsid w:val="0017276D"/>
    <w:rsid w:val="00172921"/>
    <w:rsid w:val="00172B20"/>
    <w:rsid w:val="0017358A"/>
    <w:rsid w:val="00174A06"/>
    <w:rsid w:val="00174EE4"/>
    <w:rsid w:val="001753FF"/>
    <w:rsid w:val="00175421"/>
    <w:rsid w:val="001755BF"/>
    <w:rsid w:val="00176380"/>
    <w:rsid w:val="00177338"/>
    <w:rsid w:val="001774E6"/>
    <w:rsid w:val="001774F3"/>
    <w:rsid w:val="00177635"/>
    <w:rsid w:val="00177678"/>
    <w:rsid w:val="001778F9"/>
    <w:rsid w:val="00180B2A"/>
    <w:rsid w:val="00180D90"/>
    <w:rsid w:val="00181081"/>
    <w:rsid w:val="001810C2"/>
    <w:rsid w:val="00181BB0"/>
    <w:rsid w:val="00181C8E"/>
    <w:rsid w:val="0018230D"/>
    <w:rsid w:val="00182C8C"/>
    <w:rsid w:val="00182CFD"/>
    <w:rsid w:val="0018360C"/>
    <w:rsid w:val="00183742"/>
    <w:rsid w:val="00183EAF"/>
    <w:rsid w:val="00183F9F"/>
    <w:rsid w:val="00184381"/>
    <w:rsid w:val="001843CF"/>
    <w:rsid w:val="00184848"/>
    <w:rsid w:val="00184D07"/>
    <w:rsid w:val="00184E48"/>
    <w:rsid w:val="00184E7B"/>
    <w:rsid w:val="001862BB"/>
    <w:rsid w:val="00186A1A"/>
    <w:rsid w:val="00186BCD"/>
    <w:rsid w:val="001873CD"/>
    <w:rsid w:val="00187653"/>
    <w:rsid w:val="001902A1"/>
    <w:rsid w:val="0019061C"/>
    <w:rsid w:val="00190A4C"/>
    <w:rsid w:val="00190D7C"/>
    <w:rsid w:val="001919CE"/>
    <w:rsid w:val="00191C5B"/>
    <w:rsid w:val="00192B39"/>
    <w:rsid w:val="0019351E"/>
    <w:rsid w:val="00193B63"/>
    <w:rsid w:val="00193CB3"/>
    <w:rsid w:val="00193CFE"/>
    <w:rsid w:val="00193F54"/>
    <w:rsid w:val="00195077"/>
    <w:rsid w:val="001953F2"/>
    <w:rsid w:val="001957F8"/>
    <w:rsid w:val="00195FA7"/>
    <w:rsid w:val="00196BD7"/>
    <w:rsid w:val="001A0123"/>
    <w:rsid w:val="001A0128"/>
    <w:rsid w:val="001A1D35"/>
    <w:rsid w:val="001A25E3"/>
    <w:rsid w:val="001A2894"/>
    <w:rsid w:val="001A36BA"/>
    <w:rsid w:val="001A38F6"/>
    <w:rsid w:val="001A4276"/>
    <w:rsid w:val="001A4346"/>
    <w:rsid w:val="001A4639"/>
    <w:rsid w:val="001A5264"/>
    <w:rsid w:val="001A5669"/>
    <w:rsid w:val="001A5B29"/>
    <w:rsid w:val="001A5EB7"/>
    <w:rsid w:val="001A6525"/>
    <w:rsid w:val="001A6E1F"/>
    <w:rsid w:val="001A6FC1"/>
    <w:rsid w:val="001A7E4A"/>
    <w:rsid w:val="001B05EF"/>
    <w:rsid w:val="001B13A1"/>
    <w:rsid w:val="001B1507"/>
    <w:rsid w:val="001B1804"/>
    <w:rsid w:val="001B18CC"/>
    <w:rsid w:val="001B2195"/>
    <w:rsid w:val="001B2294"/>
    <w:rsid w:val="001B2F0D"/>
    <w:rsid w:val="001B2F83"/>
    <w:rsid w:val="001B39DD"/>
    <w:rsid w:val="001B3A3B"/>
    <w:rsid w:val="001B603C"/>
    <w:rsid w:val="001B636A"/>
    <w:rsid w:val="001B6544"/>
    <w:rsid w:val="001B666E"/>
    <w:rsid w:val="001B7590"/>
    <w:rsid w:val="001B7780"/>
    <w:rsid w:val="001B7B28"/>
    <w:rsid w:val="001B7CEF"/>
    <w:rsid w:val="001C0761"/>
    <w:rsid w:val="001C094D"/>
    <w:rsid w:val="001C0E37"/>
    <w:rsid w:val="001C1DB1"/>
    <w:rsid w:val="001C1E3F"/>
    <w:rsid w:val="001C1F95"/>
    <w:rsid w:val="001C2064"/>
    <w:rsid w:val="001C23C1"/>
    <w:rsid w:val="001C2851"/>
    <w:rsid w:val="001C3166"/>
    <w:rsid w:val="001C3C4B"/>
    <w:rsid w:val="001C43AC"/>
    <w:rsid w:val="001C4618"/>
    <w:rsid w:val="001C46BE"/>
    <w:rsid w:val="001C4A14"/>
    <w:rsid w:val="001C5457"/>
    <w:rsid w:val="001C59D0"/>
    <w:rsid w:val="001C5D6E"/>
    <w:rsid w:val="001C6C61"/>
    <w:rsid w:val="001C7DF8"/>
    <w:rsid w:val="001C7EED"/>
    <w:rsid w:val="001D0845"/>
    <w:rsid w:val="001D08B2"/>
    <w:rsid w:val="001D0A97"/>
    <w:rsid w:val="001D1334"/>
    <w:rsid w:val="001D14F1"/>
    <w:rsid w:val="001D190E"/>
    <w:rsid w:val="001D27DF"/>
    <w:rsid w:val="001D2B54"/>
    <w:rsid w:val="001D3D18"/>
    <w:rsid w:val="001D451D"/>
    <w:rsid w:val="001D45A2"/>
    <w:rsid w:val="001D5258"/>
    <w:rsid w:val="001D52C6"/>
    <w:rsid w:val="001D57B7"/>
    <w:rsid w:val="001D5A36"/>
    <w:rsid w:val="001D5AEF"/>
    <w:rsid w:val="001D5CF0"/>
    <w:rsid w:val="001D6B30"/>
    <w:rsid w:val="001D70DB"/>
    <w:rsid w:val="001D7412"/>
    <w:rsid w:val="001D7662"/>
    <w:rsid w:val="001D7781"/>
    <w:rsid w:val="001D7B93"/>
    <w:rsid w:val="001E0077"/>
    <w:rsid w:val="001E073D"/>
    <w:rsid w:val="001E221F"/>
    <w:rsid w:val="001E2786"/>
    <w:rsid w:val="001E2E98"/>
    <w:rsid w:val="001E3672"/>
    <w:rsid w:val="001E396C"/>
    <w:rsid w:val="001E4381"/>
    <w:rsid w:val="001E4BA5"/>
    <w:rsid w:val="001E4C16"/>
    <w:rsid w:val="001E4E26"/>
    <w:rsid w:val="001E4F6B"/>
    <w:rsid w:val="001E53BD"/>
    <w:rsid w:val="001E5ACD"/>
    <w:rsid w:val="001E5B9A"/>
    <w:rsid w:val="001E5CBA"/>
    <w:rsid w:val="001E7395"/>
    <w:rsid w:val="001E755E"/>
    <w:rsid w:val="001E76AF"/>
    <w:rsid w:val="001E781F"/>
    <w:rsid w:val="001E7AE8"/>
    <w:rsid w:val="001E7AF2"/>
    <w:rsid w:val="001E7E73"/>
    <w:rsid w:val="001F0035"/>
    <w:rsid w:val="001F0553"/>
    <w:rsid w:val="001F13F9"/>
    <w:rsid w:val="001F1FC7"/>
    <w:rsid w:val="001F2420"/>
    <w:rsid w:val="001F3E17"/>
    <w:rsid w:val="001F40E3"/>
    <w:rsid w:val="001F5BE3"/>
    <w:rsid w:val="001F5D80"/>
    <w:rsid w:val="001F5F7C"/>
    <w:rsid w:val="001F68BB"/>
    <w:rsid w:val="001F75E4"/>
    <w:rsid w:val="00200085"/>
    <w:rsid w:val="002001AC"/>
    <w:rsid w:val="002002E6"/>
    <w:rsid w:val="002006DF"/>
    <w:rsid w:val="002013D0"/>
    <w:rsid w:val="00201780"/>
    <w:rsid w:val="00201BDA"/>
    <w:rsid w:val="00201C42"/>
    <w:rsid w:val="00201FA9"/>
    <w:rsid w:val="0020212B"/>
    <w:rsid w:val="0020239D"/>
    <w:rsid w:val="00202BD5"/>
    <w:rsid w:val="0020329B"/>
    <w:rsid w:val="0020370C"/>
    <w:rsid w:val="00204B50"/>
    <w:rsid w:val="00204E22"/>
    <w:rsid w:val="002052AA"/>
    <w:rsid w:val="00205557"/>
    <w:rsid w:val="00205B35"/>
    <w:rsid w:val="00205CF1"/>
    <w:rsid w:val="00205E3C"/>
    <w:rsid w:val="002062F3"/>
    <w:rsid w:val="002065C9"/>
    <w:rsid w:val="002069CE"/>
    <w:rsid w:val="0020706C"/>
    <w:rsid w:val="00207CD0"/>
    <w:rsid w:val="002104AF"/>
    <w:rsid w:val="00210C2F"/>
    <w:rsid w:val="00210DEA"/>
    <w:rsid w:val="002122C4"/>
    <w:rsid w:val="00212C7A"/>
    <w:rsid w:val="0021305A"/>
    <w:rsid w:val="00213503"/>
    <w:rsid w:val="0021383D"/>
    <w:rsid w:val="00216742"/>
    <w:rsid w:val="00216839"/>
    <w:rsid w:val="00216844"/>
    <w:rsid w:val="0022083E"/>
    <w:rsid w:val="00220C15"/>
    <w:rsid w:val="00220C93"/>
    <w:rsid w:val="002218EF"/>
    <w:rsid w:val="00221CD6"/>
    <w:rsid w:val="00221D12"/>
    <w:rsid w:val="00222A26"/>
    <w:rsid w:val="0022329C"/>
    <w:rsid w:val="00223525"/>
    <w:rsid w:val="00223D95"/>
    <w:rsid w:val="00223FAC"/>
    <w:rsid w:val="0022441B"/>
    <w:rsid w:val="00224427"/>
    <w:rsid w:val="00224C2D"/>
    <w:rsid w:val="00224CE8"/>
    <w:rsid w:val="00225F34"/>
    <w:rsid w:val="00226827"/>
    <w:rsid w:val="00227335"/>
    <w:rsid w:val="002273CB"/>
    <w:rsid w:val="00227583"/>
    <w:rsid w:val="002279B9"/>
    <w:rsid w:val="00227CA0"/>
    <w:rsid w:val="00230975"/>
    <w:rsid w:val="00230C90"/>
    <w:rsid w:val="00230DF2"/>
    <w:rsid w:val="00230EAE"/>
    <w:rsid w:val="002319E4"/>
    <w:rsid w:val="0023260F"/>
    <w:rsid w:val="0023299B"/>
    <w:rsid w:val="0023499A"/>
    <w:rsid w:val="00234CB0"/>
    <w:rsid w:val="00234F5B"/>
    <w:rsid w:val="0023513F"/>
    <w:rsid w:val="00235DC0"/>
    <w:rsid w:val="00236115"/>
    <w:rsid w:val="00236168"/>
    <w:rsid w:val="0023632D"/>
    <w:rsid w:val="00236D61"/>
    <w:rsid w:val="002371F6"/>
    <w:rsid w:val="002375E9"/>
    <w:rsid w:val="002377A6"/>
    <w:rsid w:val="0023796C"/>
    <w:rsid w:val="00237974"/>
    <w:rsid w:val="00237DA2"/>
    <w:rsid w:val="00240C7D"/>
    <w:rsid w:val="00240ECB"/>
    <w:rsid w:val="00240EE4"/>
    <w:rsid w:val="00241399"/>
    <w:rsid w:val="00241622"/>
    <w:rsid w:val="00241851"/>
    <w:rsid w:val="002421CE"/>
    <w:rsid w:val="00242648"/>
    <w:rsid w:val="00242785"/>
    <w:rsid w:val="00242918"/>
    <w:rsid w:val="0024335A"/>
    <w:rsid w:val="0024338D"/>
    <w:rsid w:val="00243CDD"/>
    <w:rsid w:val="00243E01"/>
    <w:rsid w:val="002443A7"/>
    <w:rsid w:val="002457CF"/>
    <w:rsid w:val="00245B5B"/>
    <w:rsid w:val="00246015"/>
    <w:rsid w:val="002462DA"/>
    <w:rsid w:val="00246C71"/>
    <w:rsid w:val="0024771A"/>
    <w:rsid w:val="00247BAE"/>
    <w:rsid w:val="00247D6B"/>
    <w:rsid w:val="002509DD"/>
    <w:rsid w:val="00250C0E"/>
    <w:rsid w:val="002512BC"/>
    <w:rsid w:val="00251AEA"/>
    <w:rsid w:val="00252979"/>
    <w:rsid w:val="00252E03"/>
    <w:rsid w:val="00252FBF"/>
    <w:rsid w:val="002531A6"/>
    <w:rsid w:val="002531B8"/>
    <w:rsid w:val="00253AAB"/>
    <w:rsid w:val="00253AB5"/>
    <w:rsid w:val="00253FE0"/>
    <w:rsid w:val="002540D0"/>
    <w:rsid w:val="0025410D"/>
    <w:rsid w:val="002541BC"/>
    <w:rsid w:val="00254A6F"/>
    <w:rsid w:val="00254E99"/>
    <w:rsid w:val="00255133"/>
    <w:rsid w:val="002553A5"/>
    <w:rsid w:val="00255F5C"/>
    <w:rsid w:val="00255F60"/>
    <w:rsid w:val="00256007"/>
    <w:rsid w:val="0025616E"/>
    <w:rsid w:val="00256771"/>
    <w:rsid w:val="002568B5"/>
    <w:rsid w:val="0025762E"/>
    <w:rsid w:val="00257860"/>
    <w:rsid w:val="00257BDF"/>
    <w:rsid w:val="00260DB1"/>
    <w:rsid w:val="00260F19"/>
    <w:rsid w:val="00261163"/>
    <w:rsid w:val="00261E24"/>
    <w:rsid w:val="00262713"/>
    <w:rsid w:val="0026326B"/>
    <w:rsid w:val="00263383"/>
    <w:rsid w:val="00263E60"/>
    <w:rsid w:val="00264101"/>
    <w:rsid w:val="0026433B"/>
    <w:rsid w:val="002645A3"/>
    <w:rsid w:val="002645DA"/>
    <w:rsid w:val="0026544A"/>
    <w:rsid w:val="0026581F"/>
    <w:rsid w:val="00265AB1"/>
    <w:rsid w:val="00265DDB"/>
    <w:rsid w:val="00265EEC"/>
    <w:rsid w:val="00265F53"/>
    <w:rsid w:val="00266D45"/>
    <w:rsid w:val="00267877"/>
    <w:rsid w:val="002700E1"/>
    <w:rsid w:val="00270596"/>
    <w:rsid w:val="00270711"/>
    <w:rsid w:val="00270C26"/>
    <w:rsid w:val="0027136D"/>
    <w:rsid w:val="00271371"/>
    <w:rsid w:val="002721AF"/>
    <w:rsid w:val="00272727"/>
    <w:rsid w:val="002733CB"/>
    <w:rsid w:val="002737AC"/>
    <w:rsid w:val="00273DC2"/>
    <w:rsid w:val="00274264"/>
    <w:rsid w:val="00274309"/>
    <w:rsid w:val="0027455F"/>
    <w:rsid w:val="00274691"/>
    <w:rsid w:val="002756C5"/>
    <w:rsid w:val="00275788"/>
    <w:rsid w:val="00276640"/>
    <w:rsid w:val="00276D2B"/>
    <w:rsid w:val="002775B0"/>
    <w:rsid w:val="0027772A"/>
    <w:rsid w:val="00277D39"/>
    <w:rsid w:val="0028042C"/>
    <w:rsid w:val="00280479"/>
    <w:rsid w:val="002805ED"/>
    <w:rsid w:val="00280894"/>
    <w:rsid w:val="00280C9D"/>
    <w:rsid w:val="0028108F"/>
    <w:rsid w:val="00281572"/>
    <w:rsid w:val="00281EEC"/>
    <w:rsid w:val="00282653"/>
    <w:rsid w:val="00282764"/>
    <w:rsid w:val="00282969"/>
    <w:rsid w:val="002831BA"/>
    <w:rsid w:val="002834FD"/>
    <w:rsid w:val="0028455C"/>
    <w:rsid w:val="00284D2A"/>
    <w:rsid w:val="00284E00"/>
    <w:rsid w:val="0028550A"/>
    <w:rsid w:val="00285922"/>
    <w:rsid w:val="0028596B"/>
    <w:rsid w:val="00285A4F"/>
    <w:rsid w:val="002864F2"/>
    <w:rsid w:val="00286A17"/>
    <w:rsid w:val="00286C7D"/>
    <w:rsid w:val="002878AC"/>
    <w:rsid w:val="00287CCD"/>
    <w:rsid w:val="00290A18"/>
    <w:rsid w:val="00290C39"/>
    <w:rsid w:val="00291A12"/>
    <w:rsid w:val="002920AB"/>
    <w:rsid w:val="00292516"/>
    <w:rsid w:val="00292C6D"/>
    <w:rsid w:val="00292DC0"/>
    <w:rsid w:val="00292FB5"/>
    <w:rsid w:val="002940D8"/>
    <w:rsid w:val="00294907"/>
    <w:rsid w:val="00294CB0"/>
    <w:rsid w:val="00294E12"/>
    <w:rsid w:val="00294FBE"/>
    <w:rsid w:val="0029504B"/>
    <w:rsid w:val="002951A4"/>
    <w:rsid w:val="00295264"/>
    <w:rsid w:val="002954FB"/>
    <w:rsid w:val="00295E5C"/>
    <w:rsid w:val="0029606A"/>
    <w:rsid w:val="00296160"/>
    <w:rsid w:val="002963F7"/>
    <w:rsid w:val="002970A5"/>
    <w:rsid w:val="0029720F"/>
    <w:rsid w:val="00297387"/>
    <w:rsid w:val="00297393"/>
    <w:rsid w:val="00297A5E"/>
    <w:rsid w:val="00297A68"/>
    <w:rsid w:val="00297C81"/>
    <w:rsid w:val="00297F54"/>
    <w:rsid w:val="002A019E"/>
    <w:rsid w:val="002A01BB"/>
    <w:rsid w:val="002A0445"/>
    <w:rsid w:val="002A076E"/>
    <w:rsid w:val="002A0979"/>
    <w:rsid w:val="002A09FA"/>
    <w:rsid w:val="002A0AA0"/>
    <w:rsid w:val="002A142F"/>
    <w:rsid w:val="002A20A6"/>
    <w:rsid w:val="002A2F54"/>
    <w:rsid w:val="002A35A5"/>
    <w:rsid w:val="002A3AB4"/>
    <w:rsid w:val="002A3C4B"/>
    <w:rsid w:val="002A3C4F"/>
    <w:rsid w:val="002A3DBE"/>
    <w:rsid w:val="002A418F"/>
    <w:rsid w:val="002A4D93"/>
    <w:rsid w:val="002A514B"/>
    <w:rsid w:val="002A569C"/>
    <w:rsid w:val="002A56A3"/>
    <w:rsid w:val="002A5A2F"/>
    <w:rsid w:val="002A5D4F"/>
    <w:rsid w:val="002A678F"/>
    <w:rsid w:val="002A6D7D"/>
    <w:rsid w:val="002A6E32"/>
    <w:rsid w:val="002A7F3F"/>
    <w:rsid w:val="002B01F5"/>
    <w:rsid w:val="002B09D5"/>
    <w:rsid w:val="002B0A06"/>
    <w:rsid w:val="002B0A5F"/>
    <w:rsid w:val="002B0AD8"/>
    <w:rsid w:val="002B0C6A"/>
    <w:rsid w:val="002B0CA8"/>
    <w:rsid w:val="002B165D"/>
    <w:rsid w:val="002B19A3"/>
    <w:rsid w:val="002B1A6C"/>
    <w:rsid w:val="002B1F82"/>
    <w:rsid w:val="002B24AF"/>
    <w:rsid w:val="002B2565"/>
    <w:rsid w:val="002B26D7"/>
    <w:rsid w:val="002B3630"/>
    <w:rsid w:val="002B3D47"/>
    <w:rsid w:val="002B43B2"/>
    <w:rsid w:val="002B492D"/>
    <w:rsid w:val="002B518E"/>
    <w:rsid w:val="002B5421"/>
    <w:rsid w:val="002B5789"/>
    <w:rsid w:val="002B5C97"/>
    <w:rsid w:val="002B6126"/>
    <w:rsid w:val="002B65FC"/>
    <w:rsid w:val="002B79DB"/>
    <w:rsid w:val="002B7D88"/>
    <w:rsid w:val="002B7D97"/>
    <w:rsid w:val="002C02C0"/>
    <w:rsid w:val="002C0972"/>
    <w:rsid w:val="002C09F8"/>
    <w:rsid w:val="002C1D68"/>
    <w:rsid w:val="002C2264"/>
    <w:rsid w:val="002C2AB1"/>
    <w:rsid w:val="002C2E44"/>
    <w:rsid w:val="002C327B"/>
    <w:rsid w:val="002C33F9"/>
    <w:rsid w:val="002C4354"/>
    <w:rsid w:val="002C4550"/>
    <w:rsid w:val="002C4783"/>
    <w:rsid w:val="002C47E1"/>
    <w:rsid w:val="002C51B7"/>
    <w:rsid w:val="002C562A"/>
    <w:rsid w:val="002C5BA0"/>
    <w:rsid w:val="002C5EFC"/>
    <w:rsid w:val="002C602D"/>
    <w:rsid w:val="002C625C"/>
    <w:rsid w:val="002C6316"/>
    <w:rsid w:val="002C6491"/>
    <w:rsid w:val="002C69D4"/>
    <w:rsid w:val="002C73CC"/>
    <w:rsid w:val="002C758A"/>
    <w:rsid w:val="002C7952"/>
    <w:rsid w:val="002C7D48"/>
    <w:rsid w:val="002C7D7E"/>
    <w:rsid w:val="002C7DCE"/>
    <w:rsid w:val="002D048A"/>
    <w:rsid w:val="002D0A4B"/>
    <w:rsid w:val="002D13E3"/>
    <w:rsid w:val="002D15C8"/>
    <w:rsid w:val="002D1611"/>
    <w:rsid w:val="002D1B10"/>
    <w:rsid w:val="002D238D"/>
    <w:rsid w:val="002D2DB9"/>
    <w:rsid w:val="002D3136"/>
    <w:rsid w:val="002D3148"/>
    <w:rsid w:val="002D3578"/>
    <w:rsid w:val="002D3581"/>
    <w:rsid w:val="002D3A12"/>
    <w:rsid w:val="002D3D7C"/>
    <w:rsid w:val="002D3DC1"/>
    <w:rsid w:val="002D446C"/>
    <w:rsid w:val="002D44AF"/>
    <w:rsid w:val="002D4930"/>
    <w:rsid w:val="002D4B8E"/>
    <w:rsid w:val="002D5717"/>
    <w:rsid w:val="002D5EE5"/>
    <w:rsid w:val="002D677A"/>
    <w:rsid w:val="002D7A4C"/>
    <w:rsid w:val="002D7CF1"/>
    <w:rsid w:val="002D7E77"/>
    <w:rsid w:val="002E0034"/>
    <w:rsid w:val="002E00B0"/>
    <w:rsid w:val="002E046C"/>
    <w:rsid w:val="002E0C76"/>
    <w:rsid w:val="002E0DE7"/>
    <w:rsid w:val="002E18C4"/>
    <w:rsid w:val="002E1F8C"/>
    <w:rsid w:val="002E266A"/>
    <w:rsid w:val="002E2A30"/>
    <w:rsid w:val="002E3BBE"/>
    <w:rsid w:val="002E4020"/>
    <w:rsid w:val="002E44F6"/>
    <w:rsid w:val="002E4CD2"/>
    <w:rsid w:val="002E5041"/>
    <w:rsid w:val="002E5887"/>
    <w:rsid w:val="002E5A1A"/>
    <w:rsid w:val="002E5C64"/>
    <w:rsid w:val="002E61E7"/>
    <w:rsid w:val="002E62C2"/>
    <w:rsid w:val="002E696E"/>
    <w:rsid w:val="002E69FD"/>
    <w:rsid w:val="002E6AC3"/>
    <w:rsid w:val="002E6CDE"/>
    <w:rsid w:val="002E7188"/>
    <w:rsid w:val="002E7752"/>
    <w:rsid w:val="002E77DF"/>
    <w:rsid w:val="002F09FB"/>
    <w:rsid w:val="002F1386"/>
    <w:rsid w:val="002F142B"/>
    <w:rsid w:val="002F1573"/>
    <w:rsid w:val="002F197E"/>
    <w:rsid w:val="002F1AA3"/>
    <w:rsid w:val="002F1B2C"/>
    <w:rsid w:val="002F2670"/>
    <w:rsid w:val="002F2AAA"/>
    <w:rsid w:val="002F3A51"/>
    <w:rsid w:val="002F3AD8"/>
    <w:rsid w:val="002F3D96"/>
    <w:rsid w:val="002F3DBA"/>
    <w:rsid w:val="002F3F2C"/>
    <w:rsid w:val="002F3F93"/>
    <w:rsid w:val="002F42A6"/>
    <w:rsid w:val="002F457A"/>
    <w:rsid w:val="002F4ED4"/>
    <w:rsid w:val="002F523E"/>
    <w:rsid w:val="002F52EA"/>
    <w:rsid w:val="002F53DE"/>
    <w:rsid w:val="002F5DCD"/>
    <w:rsid w:val="002F5EA6"/>
    <w:rsid w:val="002F61A8"/>
    <w:rsid w:val="002F6426"/>
    <w:rsid w:val="002F64EB"/>
    <w:rsid w:val="002F688F"/>
    <w:rsid w:val="002F68E1"/>
    <w:rsid w:val="002F6A44"/>
    <w:rsid w:val="002F6B85"/>
    <w:rsid w:val="002F7941"/>
    <w:rsid w:val="002F7B4E"/>
    <w:rsid w:val="00300188"/>
    <w:rsid w:val="003007AF"/>
    <w:rsid w:val="00300852"/>
    <w:rsid w:val="00300992"/>
    <w:rsid w:val="00301397"/>
    <w:rsid w:val="003013E5"/>
    <w:rsid w:val="00301E91"/>
    <w:rsid w:val="0030255D"/>
    <w:rsid w:val="003029B9"/>
    <w:rsid w:val="00302B08"/>
    <w:rsid w:val="00302BB7"/>
    <w:rsid w:val="00302C3B"/>
    <w:rsid w:val="0030312E"/>
    <w:rsid w:val="003031E3"/>
    <w:rsid w:val="003035F0"/>
    <w:rsid w:val="00303A4D"/>
    <w:rsid w:val="00303CA8"/>
    <w:rsid w:val="0030434D"/>
    <w:rsid w:val="0030494C"/>
    <w:rsid w:val="00304B5F"/>
    <w:rsid w:val="00304C5D"/>
    <w:rsid w:val="00305264"/>
    <w:rsid w:val="00305D60"/>
    <w:rsid w:val="00306968"/>
    <w:rsid w:val="00306C16"/>
    <w:rsid w:val="00307654"/>
    <w:rsid w:val="0030769A"/>
    <w:rsid w:val="003078E9"/>
    <w:rsid w:val="003101EA"/>
    <w:rsid w:val="00310408"/>
    <w:rsid w:val="003105CC"/>
    <w:rsid w:val="00311248"/>
    <w:rsid w:val="00311D2C"/>
    <w:rsid w:val="00312412"/>
    <w:rsid w:val="00312954"/>
    <w:rsid w:val="0031349E"/>
    <w:rsid w:val="003143CB"/>
    <w:rsid w:val="003146F7"/>
    <w:rsid w:val="00314846"/>
    <w:rsid w:val="00314C6C"/>
    <w:rsid w:val="00314F4E"/>
    <w:rsid w:val="0031544B"/>
    <w:rsid w:val="00315EF8"/>
    <w:rsid w:val="00316284"/>
    <w:rsid w:val="003166F1"/>
    <w:rsid w:val="0031671A"/>
    <w:rsid w:val="00316F70"/>
    <w:rsid w:val="0031733C"/>
    <w:rsid w:val="0031774C"/>
    <w:rsid w:val="00317C77"/>
    <w:rsid w:val="00320300"/>
    <w:rsid w:val="0032036C"/>
    <w:rsid w:val="00320846"/>
    <w:rsid w:val="003211FE"/>
    <w:rsid w:val="00321E39"/>
    <w:rsid w:val="00321EBA"/>
    <w:rsid w:val="00321F19"/>
    <w:rsid w:val="00322011"/>
    <w:rsid w:val="00322579"/>
    <w:rsid w:val="00322623"/>
    <w:rsid w:val="0032276F"/>
    <w:rsid w:val="003229EA"/>
    <w:rsid w:val="00322D16"/>
    <w:rsid w:val="00322E1D"/>
    <w:rsid w:val="00323273"/>
    <w:rsid w:val="003234DF"/>
    <w:rsid w:val="00323AA5"/>
    <w:rsid w:val="00323E9F"/>
    <w:rsid w:val="00323FEA"/>
    <w:rsid w:val="003246F0"/>
    <w:rsid w:val="00324A74"/>
    <w:rsid w:val="00324CCC"/>
    <w:rsid w:val="003251B5"/>
    <w:rsid w:val="0032527D"/>
    <w:rsid w:val="00325306"/>
    <w:rsid w:val="003253A6"/>
    <w:rsid w:val="00325435"/>
    <w:rsid w:val="00325BAE"/>
    <w:rsid w:val="00325F42"/>
    <w:rsid w:val="0032674F"/>
    <w:rsid w:val="0032697A"/>
    <w:rsid w:val="0032737F"/>
    <w:rsid w:val="00327BA3"/>
    <w:rsid w:val="00327F11"/>
    <w:rsid w:val="0033075F"/>
    <w:rsid w:val="00330B9A"/>
    <w:rsid w:val="00330DEA"/>
    <w:rsid w:val="00330F95"/>
    <w:rsid w:val="0033119F"/>
    <w:rsid w:val="00331F22"/>
    <w:rsid w:val="003324FA"/>
    <w:rsid w:val="003327BB"/>
    <w:rsid w:val="00333059"/>
    <w:rsid w:val="00333136"/>
    <w:rsid w:val="0033348B"/>
    <w:rsid w:val="00333837"/>
    <w:rsid w:val="00333B60"/>
    <w:rsid w:val="00333C06"/>
    <w:rsid w:val="0033428B"/>
    <w:rsid w:val="0033456E"/>
    <w:rsid w:val="00334597"/>
    <w:rsid w:val="00334AB4"/>
    <w:rsid w:val="00334F4E"/>
    <w:rsid w:val="0033517F"/>
    <w:rsid w:val="00335492"/>
    <w:rsid w:val="00335761"/>
    <w:rsid w:val="00335836"/>
    <w:rsid w:val="00335ADD"/>
    <w:rsid w:val="00335C8A"/>
    <w:rsid w:val="003377FF"/>
    <w:rsid w:val="00337D78"/>
    <w:rsid w:val="00337D96"/>
    <w:rsid w:val="00340061"/>
    <w:rsid w:val="003400D7"/>
    <w:rsid w:val="0034038F"/>
    <w:rsid w:val="003406AF"/>
    <w:rsid w:val="00340902"/>
    <w:rsid w:val="00340D83"/>
    <w:rsid w:val="0034143A"/>
    <w:rsid w:val="003418B0"/>
    <w:rsid w:val="00341C8F"/>
    <w:rsid w:val="00341D68"/>
    <w:rsid w:val="00341FF1"/>
    <w:rsid w:val="00342607"/>
    <w:rsid w:val="0034289E"/>
    <w:rsid w:val="00342CC5"/>
    <w:rsid w:val="003436E2"/>
    <w:rsid w:val="00343A69"/>
    <w:rsid w:val="00343D7A"/>
    <w:rsid w:val="0034429D"/>
    <w:rsid w:val="003443BC"/>
    <w:rsid w:val="0034531F"/>
    <w:rsid w:val="003454AC"/>
    <w:rsid w:val="003457DB"/>
    <w:rsid w:val="00345E77"/>
    <w:rsid w:val="003463B0"/>
    <w:rsid w:val="003475A1"/>
    <w:rsid w:val="00347649"/>
    <w:rsid w:val="00347938"/>
    <w:rsid w:val="00347F13"/>
    <w:rsid w:val="0035000E"/>
    <w:rsid w:val="0035036D"/>
    <w:rsid w:val="00350B19"/>
    <w:rsid w:val="00350E43"/>
    <w:rsid w:val="003512E3"/>
    <w:rsid w:val="00351538"/>
    <w:rsid w:val="003515ED"/>
    <w:rsid w:val="00351B00"/>
    <w:rsid w:val="00351C29"/>
    <w:rsid w:val="003522FB"/>
    <w:rsid w:val="00352C32"/>
    <w:rsid w:val="00352F5F"/>
    <w:rsid w:val="00353160"/>
    <w:rsid w:val="003532C6"/>
    <w:rsid w:val="00353D92"/>
    <w:rsid w:val="00354073"/>
    <w:rsid w:val="00354B2F"/>
    <w:rsid w:val="00354E9C"/>
    <w:rsid w:val="00355098"/>
    <w:rsid w:val="0035530F"/>
    <w:rsid w:val="00355A89"/>
    <w:rsid w:val="00356162"/>
    <w:rsid w:val="003563E2"/>
    <w:rsid w:val="0035649D"/>
    <w:rsid w:val="00357039"/>
    <w:rsid w:val="00357B4F"/>
    <w:rsid w:val="00357E9C"/>
    <w:rsid w:val="00357F1D"/>
    <w:rsid w:val="003607F6"/>
    <w:rsid w:val="00360F63"/>
    <w:rsid w:val="0036100F"/>
    <w:rsid w:val="003626D6"/>
    <w:rsid w:val="00362A9A"/>
    <w:rsid w:val="00362B6C"/>
    <w:rsid w:val="003631B7"/>
    <w:rsid w:val="0036336C"/>
    <w:rsid w:val="00363518"/>
    <w:rsid w:val="0036436C"/>
    <w:rsid w:val="00364CC6"/>
    <w:rsid w:val="0036505C"/>
    <w:rsid w:val="003655EF"/>
    <w:rsid w:val="0036567C"/>
    <w:rsid w:val="003657D0"/>
    <w:rsid w:val="00365BB8"/>
    <w:rsid w:val="00366047"/>
    <w:rsid w:val="00366304"/>
    <w:rsid w:val="00366C4B"/>
    <w:rsid w:val="00367697"/>
    <w:rsid w:val="00367731"/>
    <w:rsid w:val="00367AB5"/>
    <w:rsid w:val="00367AEF"/>
    <w:rsid w:val="00367CBF"/>
    <w:rsid w:val="00370090"/>
    <w:rsid w:val="0037098B"/>
    <w:rsid w:val="003709DA"/>
    <w:rsid w:val="00370B28"/>
    <w:rsid w:val="00370B3B"/>
    <w:rsid w:val="00370B9A"/>
    <w:rsid w:val="00370C94"/>
    <w:rsid w:val="00370D26"/>
    <w:rsid w:val="0037110E"/>
    <w:rsid w:val="003714FE"/>
    <w:rsid w:val="003718FD"/>
    <w:rsid w:val="00371F49"/>
    <w:rsid w:val="0037202D"/>
    <w:rsid w:val="003725E0"/>
    <w:rsid w:val="00372641"/>
    <w:rsid w:val="00372831"/>
    <w:rsid w:val="00372B87"/>
    <w:rsid w:val="003730EC"/>
    <w:rsid w:val="00373210"/>
    <w:rsid w:val="00373597"/>
    <w:rsid w:val="0037418C"/>
    <w:rsid w:val="0037433B"/>
    <w:rsid w:val="003743B8"/>
    <w:rsid w:val="003747A9"/>
    <w:rsid w:val="00374B50"/>
    <w:rsid w:val="0037500C"/>
    <w:rsid w:val="0037509E"/>
    <w:rsid w:val="00376260"/>
    <w:rsid w:val="00376320"/>
    <w:rsid w:val="003764CC"/>
    <w:rsid w:val="0037677F"/>
    <w:rsid w:val="00376FA8"/>
    <w:rsid w:val="00377427"/>
    <w:rsid w:val="00377857"/>
    <w:rsid w:val="00377EF4"/>
    <w:rsid w:val="00380744"/>
    <w:rsid w:val="003810FE"/>
    <w:rsid w:val="003813A2"/>
    <w:rsid w:val="003814FE"/>
    <w:rsid w:val="00381D7C"/>
    <w:rsid w:val="00381E01"/>
    <w:rsid w:val="00381F14"/>
    <w:rsid w:val="00382F3D"/>
    <w:rsid w:val="00383ED6"/>
    <w:rsid w:val="00384027"/>
    <w:rsid w:val="00384C53"/>
    <w:rsid w:val="003857D3"/>
    <w:rsid w:val="0038604E"/>
    <w:rsid w:val="00386AFA"/>
    <w:rsid w:val="00386EB1"/>
    <w:rsid w:val="0038715B"/>
    <w:rsid w:val="00387209"/>
    <w:rsid w:val="0038754B"/>
    <w:rsid w:val="00387ABF"/>
    <w:rsid w:val="00387C8A"/>
    <w:rsid w:val="003900A7"/>
    <w:rsid w:val="00390B03"/>
    <w:rsid w:val="00390C8E"/>
    <w:rsid w:val="003918A9"/>
    <w:rsid w:val="00391CA2"/>
    <w:rsid w:val="00392339"/>
    <w:rsid w:val="00392729"/>
    <w:rsid w:val="00392768"/>
    <w:rsid w:val="00392D26"/>
    <w:rsid w:val="00392FCC"/>
    <w:rsid w:val="0039374E"/>
    <w:rsid w:val="00393829"/>
    <w:rsid w:val="00394115"/>
    <w:rsid w:val="003945B5"/>
    <w:rsid w:val="00394810"/>
    <w:rsid w:val="00394F9B"/>
    <w:rsid w:val="0039573A"/>
    <w:rsid w:val="00395947"/>
    <w:rsid w:val="00395BB7"/>
    <w:rsid w:val="00395C3B"/>
    <w:rsid w:val="00395F5A"/>
    <w:rsid w:val="00396174"/>
    <w:rsid w:val="003969A1"/>
    <w:rsid w:val="00397031"/>
    <w:rsid w:val="00397B30"/>
    <w:rsid w:val="00397EA0"/>
    <w:rsid w:val="003A116F"/>
    <w:rsid w:val="003A1C7E"/>
    <w:rsid w:val="003A1CF2"/>
    <w:rsid w:val="003A1D34"/>
    <w:rsid w:val="003A1D89"/>
    <w:rsid w:val="003A1E9D"/>
    <w:rsid w:val="003A35E3"/>
    <w:rsid w:val="003A375D"/>
    <w:rsid w:val="003A38AE"/>
    <w:rsid w:val="003A3D89"/>
    <w:rsid w:val="003A4EC3"/>
    <w:rsid w:val="003A51AF"/>
    <w:rsid w:val="003A5287"/>
    <w:rsid w:val="003A5A6B"/>
    <w:rsid w:val="003A60C6"/>
    <w:rsid w:val="003A6B04"/>
    <w:rsid w:val="003A6C6C"/>
    <w:rsid w:val="003A6C95"/>
    <w:rsid w:val="003A6F12"/>
    <w:rsid w:val="003A71F4"/>
    <w:rsid w:val="003A7534"/>
    <w:rsid w:val="003A7968"/>
    <w:rsid w:val="003B0B40"/>
    <w:rsid w:val="003B0D35"/>
    <w:rsid w:val="003B0E60"/>
    <w:rsid w:val="003B0EEC"/>
    <w:rsid w:val="003B1674"/>
    <w:rsid w:val="003B17FC"/>
    <w:rsid w:val="003B189E"/>
    <w:rsid w:val="003B1EF9"/>
    <w:rsid w:val="003B1F4C"/>
    <w:rsid w:val="003B2236"/>
    <w:rsid w:val="003B2F36"/>
    <w:rsid w:val="003B345B"/>
    <w:rsid w:val="003B3724"/>
    <w:rsid w:val="003B3D62"/>
    <w:rsid w:val="003B42B9"/>
    <w:rsid w:val="003B44C3"/>
    <w:rsid w:val="003B4DBD"/>
    <w:rsid w:val="003B52B5"/>
    <w:rsid w:val="003B5540"/>
    <w:rsid w:val="003B5FC4"/>
    <w:rsid w:val="003B6197"/>
    <w:rsid w:val="003B6272"/>
    <w:rsid w:val="003B648F"/>
    <w:rsid w:val="003B677A"/>
    <w:rsid w:val="003B6B0B"/>
    <w:rsid w:val="003B6CFE"/>
    <w:rsid w:val="003B7760"/>
    <w:rsid w:val="003B7D14"/>
    <w:rsid w:val="003C052E"/>
    <w:rsid w:val="003C0757"/>
    <w:rsid w:val="003C096E"/>
    <w:rsid w:val="003C0A0B"/>
    <w:rsid w:val="003C14D2"/>
    <w:rsid w:val="003C2445"/>
    <w:rsid w:val="003C29CB"/>
    <w:rsid w:val="003C3501"/>
    <w:rsid w:val="003C37C2"/>
    <w:rsid w:val="003C381A"/>
    <w:rsid w:val="003C381D"/>
    <w:rsid w:val="003C3A9D"/>
    <w:rsid w:val="003C3B71"/>
    <w:rsid w:val="003C3ECC"/>
    <w:rsid w:val="003C44E8"/>
    <w:rsid w:val="003C4506"/>
    <w:rsid w:val="003C46D5"/>
    <w:rsid w:val="003C4B09"/>
    <w:rsid w:val="003C4DEC"/>
    <w:rsid w:val="003C55D7"/>
    <w:rsid w:val="003C643A"/>
    <w:rsid w:val="003C6710"/>
    <w:rsid w:val="003C689E"/>
    <w:rsid w:val="003C68CE"/>
    <w:rsid w:val="003C799C"/>
    <w:rsid w:val="003C79D0"/>
    <w:rsid w:val="003D0BC9"/>
    <w:rsid w:val="003D0D0A"/>
    <w:rsid w:val="003D11D4"/>
    <w:rsid w:val="003D1670"/>
    <w:rsid w:val="003D19AE"/>
    <w:rsid w:val="003D2559"/>
    <w:rsid w:val="003D26FF"/>
    <w:rsid w:val="003D37ED"/>
    <w:rsid w:val="003D3902"/>
    <w:rsid w:val="003D3D67"/>
    <w:rsid w:val="003D43A8"/>
    <w:rsid w:val="003D46E3"/>
    <w:rsid w:val="003D4770"/>
    <w:rsid w:val="003D563B"/>
    <w:rsid w:val="003D592D"/>
    <w:rsid w:val="003D5B14"/>
    <w:rsid w:val="003D5D15"/>
    <w:rsid w:val="003D5D48"/>
    <w:rsid w:val="003D65E7"/>
    <w:rsid w:val="003D7238"/>
    <w:rsid w:val="003D7575"/>
    <w:rsid w:val="003D7681"/>
    <w:rsid w:val="003E004B"/>
    <w:rsid w:val="003E04F8"/>
    <w:rsid w:val="003E090C"/>
    <w:rsid w:val="003E0B34"/>
    <w:rsid w:val="003E0F78"/>
    <w:rsid w:val="003E1524"/>
    <w:rsid w:val="003E1838"/>
    <w:rsid w:val="003E1D18"/>
    <w:rsid w:val="003E2307"/>
    <w:rsid w:val="003E2583"/>
    <w:rsid w:val="003E26CC"/>
    <w:rsid w:val="003E2813"/>
    <w:rsid w:val="003E3345"/>
    <w:rsid w:val="003E335A"/>
    <w:rsid w:val="003E48D2"/>
    <w:rsid w:val="003E5230"/>
    <w:rsid w:val="003E5527"/>
    <w:rsid w:val="003E5C24"/>
    <w:rsid w:val="003E6082"/>
    <w:rsid w:val="003E6595"/>
    <w:rsid w:val="003E709E"/>
    <w:rsid w:val="003E71D2"/>
    <w:rsid w:val="003E71DE"/>
    <w:rsid w:val="003E7510"/>
    <w:rsid w:val="003E7FDA"/>
    <w:rsid w:val="003F00E3"/>
    <w:rsid w:val="003F0BFA"/>
    <w:rsid w:val="003F1E28"/>
    <w:rsid w:val="003F2468"/>
    <w:rsid w:val="003F2B70"/>
    <w:rsid w:val="003F39DC"/>
    <w:rsid w:val="003F3AA7"/>
    <w:rsid w:val="003F4AEB"/>
    <w:rsid w:val="003F4C6A"/>
    <w:rsid w:val="003F4D5E"/>
    <w:rsid w:val="003F5359"/>
    <w:rsid w:val="003F55BB"/>
    <w:rsid w:val="003F6172"/>
    <w:rsid w:val="003F64F2"/>
    <w:rsid w:val="003F6530"/>
    <w:rsid w:val="003F6B76"/>
    <w:rsid w:val="003F6E4D"/>
    <w:rsid w:val="003F6E8D"/>
    <w:rsid w:val="003F7309"/>
    <w:rsid w:val="003F776B"/>
    <w:rsid w:val="003F7C9B"/>
    <w:rsid w:val="003F7DC8"/>
    <w:rsid w:val="00400253"/>
    <w:rsid w:val="00400403"/>
    <w:rsid w:val="004006F8"/>
    <w:rsid w:val="004008C9"/>
    <w:rsid w:val="00400994"/>
    <w:rsid w:val="00400BA4"/>
    <w:rsid w:val="00400C00"/>
    <w:rsid w:val="00401702"/>
    <w:rsid w:val="00401905"/>
    <w:rsid w:val="004020F6"/>
    <w:rsid w:val="00402449"/>
    <w:rsid w:val="00402735"/>
    <w:rsid w:val="004028C6"/>
    <w:rsid w:val="00402B35"/>
    <w:rsid w:val="00403114"/>
    <w:rsid w:val="00403346"/>
    <w:rsid w:val="00404A10"/>
    <w:rsid w:val="00404CCD"/>
    <w:rsid w:val="004050EC"/>
    <w:rsid w:val="00405A3F"/>
    <w:rsid w:val="00406327"/>
    <w:rsid w:val="004064EB"/>
    <w:rsid w:val="004067C6"/>
    <w:rsid w:val="004069BB"/>
    <w:rsid w:val="00406EB8"/>
    <w:rsid w:val="0040727D"/>
    <w:rsid w:val="00407DFF"/>
    <w:rsid w:val="0041090F"/>
    <w:rsid w:val="0041093D"/>
    <w:rsid w:val="00411840"/>
    <w:rsid w:val="00412437"/>
    <w:rsid w:val="004124A1"/>
    <w:rsid w:val="0041349B"/>
    <w:rsid w:val="0041396D"/>
    <w:rsid w:val="00413AC5"/>
    <w:rsid w:val="00413F92"/>
    <w:rsid w:val="004145AD"/>
    <w:rsid w:val="004147D1"/>
    <w:rsid w:val="00415364"/>
    <w:rsid w:val="0041543E"/>
    <w:rsid w:val="00415C85"/>
    <w:rsid w:val="00416222"/>
    <w:rsid w:val="00416463"/>
    <w:rsid w:val="004166F8"/>
    <w:rsid w:val="00416D4D"/>
    <w:rsid w:val="00416DA6"/>
    <w:rsid w:val="00420147"/>
    <w:rsid w:val="0042040D"/>
    <w:rsid w:val="00420890"/>
    <w:rsid w:val="00421432"/>
    <w:rsid w:val="00421849"/>
    <w:rsid w:val="004218C0"/>
    <w:rsid w:val="00421B25"/>
    <w:rsid w:val="00421C64"/>
    <w:rsid w:val="00421FE7"/>
    <w:rsid w:val="00422999"/>
    <w:rsid w:val="00422C15"/>
    <w:rsid w:val="00422C2D"/>
    <w:rsid w:val="00422C83"/>
    <w:rsid w:val="00422DB4"/>
    <w:rsid w:val="00422F32"/>
    <w:rsid w:val="00423128"/>
    <w:rsid w:val="004234EA"/>
    <w:rsid w:val="004239FA"/>
    <w:rsid w:val="004244F7"/>
    <w:rsid w:val="004247EA"/>
    <w:rsid w:val="0042482F"/>
    <w:rsid w:val="00424B1A"/>
    <w:rsid w:val="00424C18"/>
    <w:rsid w:val="00424C53"/>
    <w:rsid w:val="00424FEF"/>
    <w:rsid w:val="00424FFC"/>
    <w:rsid w:val="0042585B"/>
    <w:rsid w:val="00425B72"/>
    <w:rsid w:val="0042617B"/>
    <w:rsid w:val="00426672"/>
    <w:rsid w:val="00426CED"/>
    <w:rsid w:val="00427889"/>
    <w:rsid w:val="004279B6"/>
    <w:rsid w:val="00430134"/>
    <w:rsid w:val="00430390"/>
    <w:rsid w:val="00430700"/>
    <w:rsid w:val="00430DC9"/>
    <w:rsid w:val="00430FCF"/>
    <w:rsid w:val="00431566"/>
    <w:rsid w:val="00431722"/>
    <w:rsid w:val="00431996"/>
    <w:rsid w:val="0043238C"/>
    <w:rsid w:val="004326D5"/>
    <w:rsid w:val="00432849"/>
    <w:rsid w:val="00432C49"/>
    <w:rsid w:val="00432E51"/>
    <w:rsid w:val="00433012"/>
    <w:rsid w:val="004330C4"/>
    <w:rsid w:val="0043323D"/>
    <w:rsid w:val="0043386F"/>
    <w:rsid w:val="00433EC5"/>
    <w:rsid w:val="004359D8"/>
    <w:rsid w:val="00435DD6"/>
    <w:rsid w:val="004362AB"/>
    <w:rsid w:val="004364B7"/>
    <w:rsid w:val="0043679D"/>
    <w:rsid w:val="004369DC"/>
    <w:rsid w:val="00436F98"/>
    <w:rsid w:val="00436FCD"/>
    <w:rsid w:val="00437B60"/>
    <w:rsid w:val="00437CCA"/>
    <w:rsid w:val="0044012C"/>
    <w:rsid w:val="004402C4"/>
    <w:rsid w:val="00440BAD"/>
    <w:rsid w:val="004417E7"/>
    <w:rsid w:val="00441DBC"/>
    <w:rsid w:val="00441DD3"/>
    <w:rsid w:val="00441E63"/>
    <w:rsid w:val="004431F0"/>
    <w:rsid w:val="004433B0"/>
    <w:rsid w:val="00443783"/>
    <w:rsid w:val="00443AC6"/>
    <w:rsid w:val="00443ED0"/>
    <w:rsid w:val="00443F42"/>
    <w:rsid w:val="004442D3"/>
    <w:rsid w:val="004448D2"/>
    <w:rsid w:val="00444B4C"/>
    <w:rsid w:val="00444E22"/>
    <w:rsid w:val="00445886"/>
    <w:rsid w:val="004460BA"/>
    <w:rsid w:val="0044670A"/>
    <w:rsid w:val="00446B4A"/>
    <w:rsid w:val="00446D94"/>
    <w:rsid w:val="004476A1"/>
    <w:rsid w:val="00447B05"/>
    <w:rsid w:val="00447E2E"/>
    <w:rsid w:val="00451821"/>
    <w:rsid w:val="00451FF7"/>
    <w:rsid w:val="0045284A"/>
    <w:rsid w:val="00452899"/>
    <w:rsid w:val="0045318C"/>
    <w:rsid w:val="0045344F"/>
    <w:rsid w:val="00453D53"/>
    <w:rsid w:val="00454770"/>
    <w:rsid w:val="00454911"/>
    <w:rsid w:val="004549F2"/>
    <w:rsid w:val="00454AA8"/>
    <w:rsid w:val="00455138"/>
    <w:rsid w:val="00455DEF"/>
    <w:rsid w:val="00457435"/>
    <w:rsid w:val="00457F98"/>
    <w:rsid w:val="004600B1"/>
    <w:rsid w:val="004602C7"/>
    <w:rsid w:val="004603BE"/>
    <w:rsid w:val="00460995"/>
    <w:rsid w:val="00460FC6"/>
    <w:rsid w:val="00461183"/>
    <w:rsid w:val="00461407"/>
    <w:rsid w:val="00461C12"/>
    <w:rsid w:val="00461C71"/>
    <w:rsid w:val="00461E4B"/>
    <w:rsid w:val="0046232B"/>
    <w:rsid w:val="0046270C"/>
    <w:rsid w:val="004629AB"/>
    <w:rsid w:val="00462B7C"/>
    <w:rsid w:val="00462FED"/>
    <w:rsid w:val="00463745"/>
    <w:rsid w:val="00463F09"/>
    <w:rsid w:val="004645E2"/>
    <w:rsid w:val="00465619"/>
    <w:rsid w:val="00465B77"/>
    <w:rsid w:val="00465E60"/>
    <w:rsid w:val="00466010"/>
    <w:rsid w:val="0046656D"/>
    <w:rsid w:val="00466F7B"/>
    <w:rsid w:val="00467156"/>
    <w:rsid w:val="00467393"/>
    <w:rsid w:val="0046769B"/>
    <w:rsid w:val="00467896"/>
    <w:rsid w:val="00467F1A"/>
    <w:rsid w:val="00467F84"/>
    <w:rsid w:val="00470240"/>
    <w:rsid w:val="00470516"/>
    <w:rsid w:val="00470965"/>
    <w:rsid w:val="00470A79"/>
    <w:rsid w:val="0047244D"/>
    <w:rsid w:val="00472A18"/>
    <w:rsid w:val="004732C6"/>
    <w:rsid w:val="00473BAC"/>
    <w:rsid w:val="00474CE2"/>
    <w:rsid w:val="00475230"/>
    <w:rsid w:val="004753A9"/>
    <w:rsid w:val="004756F1"/>
    <w:rsid w:val="00475A1E"/>
    <w:rsid w:val="00475A5F"/>
    <w:rsid w:val="00475D59"/>
    <w:rsid w:val="00477A08"/>
    <w:rsid w:val="004800ED"/>
    <w:rsid w:val="004804E7"/>
    <w:rsid w:val="00480737"/>
    <w:rsid w:val="00481BF9"/>
    <w:rsid w:val="00482546"/>
    <w:rsid w:val="00482587"/>
    <w:rsid w:val="00482592"/>
    <w:rsid w:val="00482CE8"/>
    <w:rsid w:val="00483743"/>
    <w:rsid w:val="00483A70"/>
    <w:rsid w:val="00483B68"/>
    <w:rsid w:val="0048455A"/>
    <w:rsid w:val="00484B7E"/>
    <w:rsid w:val="00484DD9"/>
    <w:rsid w:val="0048598C"/>
    <w:rsid w:val="00485B2C"/>
    <w:rsid w:val="00485B52"/>
    <w:rsid w:val="00485E5B"/>
    <w:rsid w:val="0048608D"/>
    <w:rsid w:val="00486173"/>
    <w:rsid w:val="00486B17"/>
    <w:rsid w:val="00486F46"/>
    <w:rsid w:val="00487343"/>
    <w:rsid w:val="00487E6A"/>
    <w:rsid w:val="00490258"/>
    <w:rsid w:val="0049085C"/>
    <w:rsid w:val="00490988"/>
    <w:rsid w:val="0049104E"/>
    <w:rsid w:val="004916F1"/>
    <w:rsid w:val="00492572"/>
    <w:rsid w:val="004935AB"/>
    <w:rsid w:val="00493E74"/>
    <w:rsid w:val="00494053"/>
    <w:rsid w:val="004941E5"/>
    <w:rsid w:val="004941ED"/>
    <w:rsid w:val="00494306"/>
    <w:rsid w:val="00494782"/>
    <w:rsid w:val="00494AAE"/>
    <w:rsid w:val="0049513E"/>
    <w:rsid w:val="004953BC"/>
    <w:rsid w:val="00495854"/>
    <w:rsid w:val="00495C6B"/>
    <w:rsid w:val="00495D17"/>
    <w:rsid w:val="00495E8D"/>
    <w:rsid w:val="004963E6"/>
    <w:rsid w:val="00496470"/>
    <w:rsid w:val="0049669A"/>
    <w:rsid w:val="00496729"/>
    <w:rsid w:val="00497661"/>
    <w:rsid w:val="0049783F"/>
    <w:rsid w:val="004978CC"/>
    <w:rsid w:val="004A023C"/>
    <w:rsid w:val="004A067F"/>
    <w:rsid w:val="004A08A2"/>
    <w:rsid w:val="004A08F6"/>
    <w:rsid w:val="004A0F47"/>
    <w:rsid w:val="004A1434"/>
    <w:rsid w:val="004A14C0"/>
    <w:rsid w:val="004A1516"/>
    <w:rsid w:val="004A1A88"/>
    <w:rsid w:val="004A1AD7"/>
    <w:rsid w:val="004A1FDD"/>
    <w:rsid w:val="004A2574"/>
    <w:rsid w:val="004A2BA8"/>
    <w:rsid w:val="004A2F62"/>
    <w:rsid w:val="004A3208"/>
    <w:rsid w:val="004A334B"/>
    <w:rsid w:val="004A35AC"/>
    <w:rsid w:val="004A3ABD"/>
    <w:rsid w:val="004A4201"/>
    <w:rsid w:val="004A4F73"/>
    <w:rsid w:val="004A50A0"/>
    <w:rsid w:val="004A5635"/>
    <w:rsid w:val="004A5BA8"/>
    <w:rsid w:val="004A626A"/>
    <w:rsid w:val="004A7895"/>
    <w:rsid w:val="004B0957"/>
    <w:rsid w:val="004B1565"/>
    <w:rsid w:val="004B1691"/>
    <w:rsid w:val="004B1B01"/>
    <w:rsid w:val="004B1BF7"/>
    <w:rsid w:val="004B21A4"/>
    <w:rsid w:val="004B25C0"/>
    <w:rsid w:val="004B2701"/>
    <w:rsid w:val="004B2740"/>
    <w:rsid w:val="004B2965"/>
    <w:rsid w:val="004B3060"/>
    <w:rsid w:val="004B3223"/>
    <w:rsid w:val="004B3325"/>
    <w:rsid w:val="004B33F9"/>
    <w:rsid w:val="004B3518"/>
    <w:rsid w:val="004B3E7E"/>
    <w:rsid w:val="004B4191"/>
    <w:rsid w:val="004B4282"/>
    <w:rsid w:val="004B590E"/>
    <w:rsid w:val="004B6403"/>
    <w:rsid w:val="004B6B8A"/>
    <w:rsid w:val="004B6CB2"/>
    <w:rsid w:val="004B70D9"/>
    <w:rsid w:val="004B755B"/>
    <w:rsid w:val="004B7EF6"/>
    <w:rsid w:val="004C013A"/>
    <w:rsid w:val="004C17ED"/>
    <w:rsid w:val="004C19F0"/>
    <w:rsid w:val="004C1EBB"/>
    <w:rsid w:val="004C2256"/>
    <w:rsid w:val="004C25E6"/>
    <w:rsid w:val="004C28E1"/>
    <w:rsid w:val="004C34F6"/>
    <w:rsid w:val="004C36E8"/>
    <w:rsid w:val="004C3BE0"/>
    <w:rsid w:val="004C3CAF"/>
    <w:rsid w:val="004C42C8"/>
    <w:rsid w:val="004C43DE"/>
    <w:rsid w:val="004C4D18"/>
    <w:rsid w:val="004C5703"/>
    <w:rsid w:val="004C5748"/>
    <w:rsid w:val="004C5786"/>
    <w:rsid w:val="004C5A51"/>
    <w:rsid w:val="004C61C1"/>
    <w:rsid w:val="004C67E2"/>
    <w:rsid w:val="004C7552"/>
    <w:rsid w:val="004D02F4"/>
    <w:rsid w:val="004D1636"/>
    <w:rsid w:val="004D250D"/>
    <w:rsid w:val="004D2C54"/>
    <w:rsid w:val="004D34CA"/>
    <w:rsid w:val="004D3A8D"/>
    <w:rsid w:val="004D3B1B"/>
    <w:rsid w:val="004D3D9F"/>
    <w:rsid w:val="004D3F50"/>
    <w:rsid w:val="004D434A"/>
    <w:rsid w:val="004D4950"/>
    <w:rsid w:val="004D4B15"/>
    <w:rsid w:val="004D5D5F"/>
    <w:rsid w:val="004D5F06"/>
    <w:rsid w:val="004D5FF4"/>
    <w:rsid w:val="004D6223"/>
    <w:rsid w:val="004D635E"/>
    <w:rsid w:val="004D66B8"/>
    <w:rsid w:val="004D68FD"/>
    <w:rsid w:val="004D69FF"/>
    <w:rsid w:val="004D7835"/>
    <w:rsid w:val="004E09A1"/>
    <w:rsid w:val="004E0B65"/>
    <w:rsid w:val="004E14C1"/>
    <w:rsid w:val="004E1DE8"/>
    <w:rsid w:val="004E291C"/>
    <w:rsid w:val="004E2C41"/>
    <w:rsid w:val="004E354F"/>
    <w:rsid w:val="004E408E"/>
    <w:rsid w:val="004E4A1C"/>
    <w:rsid w:val="004E566C"/>
    <w:rsid w:val="004E656C"/>
    <w:rsid w:val="004E68C2"/>
    <w:rsid w:val="004E6CB0"/>
    <w:rsid w:val="004E7C41"/>
    <w:rsid w:val="004F0076"/>
    <w:rsid w:val="004F1577"/>
    <w:rsid w:val="004F1D51"/>
    <w:rsid w:val="004F1EC5"/>
    <w:rsid w:val="004F200F"/>
    <w:rsid w:val="004F2317"/>
    <w:rsid w:val="004F310D"/>
    <w:rsid w:val="004F3163"/>
    <w:rsid w:val="004F3E43"/>
    <w:rsid w:val="004F48FC"/>
    <w:rsid w:val="004F4B71"/>
    <w:rsid w:val="004F4D8B"/>
    <w:rsid w:val="004F4F16"/>
    <w:rsid w:val="004F535B"/>
    <w:rsid w:val="004F5638"/>
    <w:rsid w:val="004F5D95"/>
    <w:rsid w:val="004F669A"/>
    <w:rsid w:val="004F6C08"/>
    <w:rsid w:val="004F71AF"/>
    <w:rsid w:val="004F76E4"/>
    <w:rsid w:val="004F7C02"/>
    <w:rsid w:val="00500670"/>
    <w:rsid w:val="0050088B"/>
    <w:rsid w:val="00500ACA"/>
    <w:rsid w:val="00501113"/>
    <w:rsid w:val="00502090"/>
    <w:rsid w:val="0050240F"/>
    <w:rsid w:val="0050341C"/>
    <w:rsid w:val="005048A3"/>
    <w:rsid w:val="0050493F"/>
    <w:rsid w:val="0050538D"/>
    <w:rsid w:val="00505693"/>
    <w:rsid w:val="00505BE7"/>
    <w:rsid w:val="00506172"/>
    <w:rsid w:val="005065DC"/>
    <w:rsid w:val="0050672D"/>
    <w:rsid w:val="00506964"/>
    <w:rsid w:val="00506C8D"/>
    <w:rsid w:val="00507691"/>
    <w:rsid w:val="0050792A"/>
    <w:rsid w:val="00507BED"/>
    <w:rsid w:val="00510C95"/>
    <w:rsid w:val="00510DD4"/>
    <w:rsid w:val="00510FFC"/>
    <w:rsid w:val="00511390"/>
    <w:rsid w:val="00511A52"/>
    <w:rsid w:val="00511D55"/>
    <w:rsid w:val="00511D61"/>
    <w:rsid w:val="00511DAE"/>
    <w:rsid w:val="005123B5"/>
    <w:rsid w:val="0051254C"/>
    <w:rsid w:val="00512CC1"/>
    <w:rsid w:val="00513013"/>
    <w:rsid w:val="0051333B"/>
    <w:rsid w:val="005134A0"/>
    <w:rsid w:val="00514CCB"/>
    <w:rsid w:val="00514FE2"/>
    <w:rsid w:val="0051500F"/>
    <w:rsid w:val="00515DE0"/>
    <w:rsid w:val="00515E03"/>
    <w:rsid w:val="00515FCF"/>
    <w:rsid w:val="0051639F"/>
    <w:rsid w:val="00516E5B"/>
    <w:rsid w:val="00517BEE"/>
    <w:rsid w:val="00517CF4"/>
    <w:rsid w:val="005201FF"/>
    <w:rsid w:val="00520B59"/>
    <w:rsid w:val="00520D4D"/>
    <w:rsid w:val="00520FEA"/>
    <w:rsid w:val="00521E98"/>
    <w:rsid w:val="0052223C"/>
    <w:rsid w:val="005224A0"/>
    <w:rsid w:val="00522706"/>
    <w:rsid w:val="00522C44"/>
    <w:rsid w:val="00522CD5"/>
    <w:rsid w:val="00522D42"/>
    <w:rsid w:val="00522F2F"/>
    <w:rsid w:val="005233DF"/>
    <w:rsid w:val="00524860"/>
    <w:rsid w:val="00524991"/>
    <w:rsid w:val="00524A1B"/>
    <w:rsid w:val="005261C4"/>
    <w:rsid w:val="005261D2"/>
    <w:rsid w:val="0052688B"/>
    <w:rsid w:val="00526BDC"/>
    <w:rsid w:val="00526C12"/>
    <w:rsid w:val="00526D44"/>
    <w:rsid w:val="00526DEB"/>
    <w:rsid w:val="00527245"/>
    <w:rsid w:val="005279A4"/>
    <w:rsid w:val="00527B32"/>
    <w:rsid w:val="00527D01"/>
    <w:rsid w:val="005309FE"/>
    <w:rsid w:val="00530DA1"/>
    <w:rsid w:val="00530E17"/>
    <w:rsid w:val="00530EA7"/>
    <w:rsid w:val="005311FD"/>
    <w:rsid w:val="005314C9"/>
    <w:rsid w:val="005319EB"/>
    <w:rsid w:val="00531A4F"/>
    <w:rsid w:val="00531F04"/>
    <w:rsid w:val="005327AE"/>
    <w:rsid w:val="00532D78"/>
    <w:rsid w:val="00532EBA"/>
    <w:rsid w:val="00532F38"/>
    <w:rsid w:val="005332D3"/>
    <w:rsid w:val="00533743"/>
    <w:rsid w:val="00533AF1"/>
    <w:rsid w:val="00533D55"/>
    <w:rsid w:val="00534075"/>
    <w:rsid w:val="00534A66"/>
    <w:rsid w:val="00534B5F"/>
    <w:rsid w:val="005353C4"/>
    <w:rsid w:val="005354FD"/>
    <w:rsid w:val="00535680"/>
    <w:rsid w:val="00535EC6"/>
    <w:rsid w:val="00535FED"/>
    <w:rsid w:val="0053668C"/>
    <w:rsid w:val="00536C87"/>
    <w:rsid w:val="00536D75"/>
    <w:rsid w:val="00536D76"/>
    <w:rsid w:val="005371C5"/>
    <w:rsid w:val="0053736D"/>
    <w:rsid w:val="0053799C"/>
    <w:rsid w:val="00537EBC"/>
    <w:rsid w:val="00537EFB"/>
    <w:rsid w:val="005411C7"/>
    <w:rsid w:val="0054257A"/>
    <w:rsid w:val="00542774"/>
    <w:rsid w:val="00542E66"/>
    <w:rsid w:val="0054308A"/>
    <w:rsid w:val="005437A8"/>
    <w:rsid w:val="00544327"/>
    <w:rsid w:val="0054510D"/>
    <w:rsid w:val="005454ED"/>
    <w:rsid w:val="00545678"/>
    <w:rsid w:val="00546459"/>
    <w:rsid w:val="00546517"/>
    <w:rsid w:val="00546E96"/>
    <w:rsid w:val="00550103"/>
    <w:rsid w:val="00550B42"/>
    <w:rsid w:val="005514B6"/>
    <w:rsid w:val="00551585"/>
    <w:rsid w:val="00552013"/>
    <w:rsid w:val="0055204B"/>
    <w:rsid w:val="00552ECE"/>
    <w:rsid w:val="00553401"/>
    <w:rsid w:val="005537C3"/>
    <w:rsid w:val="00554C52"/>
    <w:rsid w:val="00554D4B"/>
    <w:rsid w:val="005550D8"/>
    <w:rsid w:val="005556D6"/>
    <w:rsid w:val="005556F0"/>
    <w:rsid w:val="00555A41"/>
    <w:rsid w:val="0055601A"/>
    <w:rsid w:val="0055602D"/>
    <w:rsid w:val="00556703"/>
    <w:rsid w:val="00556C83"/>
    <w:rsid w:val="00556C97"/>
    <w:rsid w:val="0055713B"/>
    <w:rsid w:val="0055724F"/>
    <w:rsid w:val="00557CA8"/>
    <w:rsid w:val="00557D8D"/>
    <w:rsid w:val="00557F81"/>
    <w:rsid w:val="00560062"/>
    <w:rsid w:val="00560277"/>
    <w:rsid w:val="0056038F"/>
    <w:rsid w:val="005611A2"/>
    <w:rsid w:val="00561252"/>
    <w:rsid w:val="0056166A"/>
    <w:rsid w:val="00561D0F"/>
    <w:rsid w:val="00561E0F"/>
    <w:rsid w:val="00561E16"/>
    <w:rsid w:val="00562E78"/>
    <w:rsid w:val="0056390D"/>
    <w:rsid w:val="0056391F"/>
    <w:rsid w:val="00563B38"/>
    <w:rsid w:val="00563F96"/>
    <w:rsid w:val="005649A1"/>
    <w:rsid w:val="005649BC"/>
    <w:rsid w:val="00564FE2"/>
    <w:rsid w:val="0056537B"/>
    <w:rsid w:val="00565476"/>
    <w:rsid w:val="0056733F"/>
    <w:rsid w:val="0056746D"/>
    <w:rsid w:val="005676CC"/>
    <w:rsid w:val="0056771D"/>
    <w:rsid w:val="005679B8"/>
    <w:rsid w:val="0057013D"/>
    <w:rsid w:val="00570464"/>
    <w:rsid w:val="00570B27"/>
    <w:rsid w:val="005710B2"/>
    <w:rsid w:val="00571258"/>
    <w:rsid w:val="00571C92"/>
    <w:rsid w:val="00571D1B"/>
    <w:rsid w:val="0057214F"/>
    <w:rsid w:val="005724A7"/>
    <w:rsid w:val="00573227"/>
    <w:rsid w:val="00573EA3"/>
    <w:rsid w:val="00574571"/>
    <w:rsid w:val="005746DA"/>
    <w:rsid w:val="00574DB9"/>
    <w:rsid w:val="00575149"/>
    <w:rsid w:val="005754BB"/>
    <w:rsid w:val="005754BC"/>
    <w:rsid w:val="005756F2"/>
    <w:rsid w:val="00575AFF"/>
    <w:rsid w:val="00575B70"/>
    <w:rsid w:val="00575D78"/>
    <w:rsid w:val="0057600B"/>
    <w:rsid w:val="005767FD"/>
    <w:rsid w:val="0057771E"/>
    <w:rsid w:val="00580807"/>
    <w:rsid w:val="005811E0"/>
    <w:rsid w:val="00581981"/>
    <w:rsid w:val="005834EB"/>
    <w:rsid w:val="0058463F"/>
    <w:rsid w:val="005848FE"/>
    <w:rsid w:val="00584FBA"/>
    <w:rsid w:val="005856B2"/>
    <w:rsid w:val="005863C4"/>
    <w:rsid w:val="00586653"/>
    <w:rsid w:val="00586E86"/>
    <w:rsid w:val="00586F49"/>
    <w:rsid w:val="00586F89"/>
    <w:rsid w:val="00586FC2"/>
    <w:rsid w:val="00587796"/>
    <w:rsid w:val="00587B63"/>
    <w:rsid w:val="00590C90"/>
    <w:rsid w:val="00590F22"/>
    <w:rsid w:val="00591162"/>
    <w:rsid w:val="0059128D"/>
    <w:rsid w:val="00591564"/>
    <w:rsid w:val="0059189B"/>
    <w:rsid w:val="00591CD0"/>
    <w:rsid w:val="0059288A"/>
    <w:rsid w:val="00592A3F"/>
    <w:rsid w:val="00593481"/>
    <w:rsid w:val="00593A7D"/>
    <w:rsid w:val="00593CBD"/>
    <w:rsid w:val="00593D58"/>
    <w:rsid w:val="00593D77"/>
    <w:rsid w:val="00594610"/>
    <w:rsid w:val="005946C5"/>
    <w:rsid w:val="005949B3"/>
    <w:rsid w:val="00594B89"/>
    <w:rsid w:val="0059508C"/>
    <w:rsid w:val="0059516C"/>
    <w:rsid w:val="005952E7"/>
    <w:rsid w:val="00595714"/>
    <w:rsid w:val="00595849"/>
    <w:rsid w:val="00596990"/>
    <w:rsid w:val="00596ADF"/>
    <w:rsid w:val="00596E7D"/>
    <w:rsid w:val="00597603"/>
    <w:rsid w:val="00597E72"/>
    <w:rsid w:val="005A0C19"/>
    <w:rsid w:val="005A0FCB"/>
    <w:rsid w:val="005A1C8F"/>
    <w:rsid w:val="005A2186"/>
    <w:rsid w:val="005A234A"/>
    <w:rsid w:val="005A2A92"/>
    <w:rsid w:val="005A2DE2"/>
    <w:rsid w:val="005A2E6C"/>
    <w:rsid w:val="005A3203"/>
    <w:rsid w:val="005A357B"/>
    <w:rsid w:val="005A3657"/>
    <w:rsid w:val="005A4008"/>
    <w:rsid w:val="005A40C4"/>
    <w:rsid w:val="005A413E"/>
    <w:rsid w:val="005A414F"/>
    <w:rsid w:val="005A4FDE"/>
    <w:rsid w:val="005A5FA1"/>
    <w:rsid w:val="005A608C"/>
    <w:rsid w:val="005A6852"/>
    <w:rsid w:val="005A6A6E"/>
    <w:rsid w:val="005A6ABA"/>
    <w:rsid w:val="005A6CEF"/>
    <w:rsid w:val="005A6FBB"/>
    <w:rsid w:val="005A75B0"/>
    <w:rsid w:val="005A7728"/>
    <w:rsid w:val="005A7A4C"/>
    <w:rsid w:val="005A7BC7"/>
    <w:rsid w:val="005A7CEF"/>
    <w:rsid w:val="005B0A4F"/>
    <w:rsid w:val="005B0CFF"/>
    <w:rsid w:val="005B12EE"/>
    <w:rsid w:val="005B153D"/>
    <w:rsid w:val="005B167D"/>
    <w:rsid w:val="005B1C81"/>
    <w:rsid w:val="005B1E00"/>
    <w:rsid w:val="005B2625"/>
    <w:rsid w:val="005B2DC9"/>
    <w:rsid w:val="005B3322"/>
    <w:rsid w:val="005B3B96"/>
    <w:rsid w:val="005B4177"/>
    <w:rsid w:val="005B45E9"/>
    <w:rsid w:val="005B4C1B"/>
    <w:rsid w:val="005B4E42"/>
    <w:rsid w:val="005B5461"/>
    <w:rsid w:val="005B5B0F"/>
    <w:rsid w:val="005B5B4B"/>
    <w:rsid w:val="005B683E"/>
    <w:rsid w:val="005B73B5"/>
    <w:rsid w:val="005B77CA"/>
    <w:rsid w:val="005B789A"/>
    <w:rsid w:val="005B791B"/>
    <w:rsid w:val="005C002D"/>
    <w:rsid w:val="005C10DE"/>
    <w:rsid w:val="005C1262"/>
    <w:rsid w:val="005C1BED"/>
    <w:rsid w:val="005C229C"/>
    <w:rsid w:val="005C2C48"/>
    <w:rsid w:val="005C31F0"/>
    <w:rsid w:val="005C33A8"/>
    <w:rsid w:val="005C35A8"/>
    <w:rsid w:val="005C3D9F"/>
    <w:rsid w:val="005C44DC"/>
    <w:rsid w:val="005C49C7"/>
    <w:rsid w:val="005C4A1B"/>
    <w:rsid w:val="005C4D8D"/>
    <w:rsid w:val="005C5049"/>
    <w:rsid w:val="005C5550"/>
    <w:rsid w:val="005C5EF9"/>
    <w:rsid w:val="005C60C9"/>
    <w:rsid w:val="005C657C"/>
    <w:rsid w:val="005C695E"/>
    <w:rsid w:val="005D05C8"/>
    <w:rsid w:val="005D0BCE"/>
    <w:rsid w:val="005D0BF7"/>
    <w:rsid w:val="005D0DE5"/>
    <w:rsid w:val="005D0E8C"/>
    <w:rsid w:val="005D0EC0"/>
    <w:rsid w:val="005D1016"/>
    <w:rsid w:val="005D15D2"/>
    <w:rsid w:val="005D1A2D"/>
    <w:rsid w:val="005D239A"/>
    <w:rsid w:val="005D29F3"/>
    <w:rsid w:val="005D2BC7"/>
    <w:rsid w:val="005D2BCB"/>
    <w:rsid w:val="005D2C36"/>
    <w:rsid w:val="005D46F1"/>
    <w:rsid w:val="005D4970"/>
    <w:rsid w:val="005D49D8"/>
    <w:rsid w:val="005D57C8"/>
    <w:rsid w:val="005D587C"/>
    <w:rsid w:val="005D5F7C"/>
    <w:rsid w:val="005D6A32"/>
    <w:rsid w:val="005D6BA2"/>
    <w:rsid w:val="005D6DBA"/>
    <w:rsid w:val="005D6E08"/>
    <w:rsid w:val="005D70F6"/>
    <w:rsid w:val="005D7784"/>
    <w:rsid w:val="005D7813"/>
    <w:rsid w:val="005D7C2B"/>
    <w:rsid w:val="005E0814"/>
    <w:rsid w:val="005E14D7"/>
    <w:rsid w:val="005E1712"/>
    <w:rsid w:val="005E1FB2"/>
    <w:rsid w:val="005E1FB7"/>
    <w:rsid w:val="005E24DA"/>
    <w:rsid w:val="005E26AC"/>
    <w:rsid w:val="005E2C96"/>
    <w:rsid w:val="005E3382"/>
    <w:rsid w:val="005E374E"/>
    <w:rsid w:val="005E398F"/>
    <w:rsid w:val="005E3A55"/>
    <w:rsid w:val="005E3A8B"/>
    <w:rsid w:val="005E4777"/>
    <w:rsid w:val="005E479E"/>
    <w:rsid w:val="005E5A6F"/>
    <w:rsid w:val="005E602B"/>
    <w:rsid w:val="005E610D"/>
    <w:rsid w:val="005E6350"/>
    <w:rsid w:val="005E6BA0"/>
    <w:rsid w:val="005E6C8A"/>
    <w:rsid w:val="005E73C2"/>
    <w:rsid w:val="005E7A5D"/>
    <w:rsid w:val="005E7EB5"/>
    <w:rsid w:val="005E7FA8"/>
    <w:rsid w:val="005E7FC6"/>
    <w:rsid w:val="005F0229"/>
    <w:rsid w:val="005F02DB"/>
    <w:rsid w:val="005F0319"/>
    <w:rsid w:val="005F13D6"/>
    <w:rsid w:val="005F1553"/>
    <w:rsid w:val="005F1E67"/>
    <w:rsid w:val="005F292F"/>
    <w:rsid w:val="005F2B89"/>
    <w:rsid w:val="005F3128"/>
    <w:rsid w:val="005F328F"/>
    <w:rsid w:val="005F3A1B"/>
    <w:rsid w:val="005F3A3A"/>
    <w:rsid w:val="005F3FE8"/>
    <w:rsid w:val="005F410B"/>
    <w:rsid w:val="005F483C"/>
    <w:rsid w:val="005F4D20"/>
    <w:rsid w:val="005F5351"/>
    <w:rsid w:val="005F54C0"/>
    <w:rsid w:val="005F5913"/>
    <w:rsid w:val="005F5B92"/>
    <w:rsid w:val="005F5C9D"/>
    <w:rsid w:val="005F630E"/>
    <w:rsid w:val="005F682C"/>
    <w:rsid w:val="005F6966"/>
    <w:rsid w:val="005F696D"/>
    <w:rsid w:val="005F699C"/>
    <w:rsid w:val="005F6EDB"/>
    <w:rsid w:val="005F75C2"/>
    <w:rsid w:val="005F75E0"/>
    <w:rsid w:val="005F764B"/>
    <w:rsid w:val="006001B5"/>
    <w:rsid w:val="006009DF"/>
    <w:rsid w:val="00600BF8"/>
    <w:rsid w:val="00600CA4"/>
    <w:rsid w:val="00600DD4"/>
    <w:rsid w:val="00601395"/>
    <w:rsid w:val="0060189E"/>
    <w:rsid w:val="00601A3D"/>
    <w:rsid w:val="0060298C"/>
    <w:rsid w:val="00602D8F"/>
    <w:rsid w:val="00603005"/>
    <w:rsid w:val="00603146"/>
    <w:rsid w:val="006034D3"/>
    <w:rsid w:val="00604145"/>
    <w:rsid w:val="00604371"/>
    <w:rsid w:val="0060577F"/>
    <w:rsid w:val="006065DD"/>
    <w:rsid w:val="00606EB1"/>
    <w:rsid w:val="00606F92"/>
    <w:rsid w:val="00607223"/>
    <w:rsid w:val="006074C4"/>
    <w:rsid w:val="006078B6"/>
    <w:rsid w:val="006078D0"/>
    <w:rsid w:val="00607914"/>
    <w:rsid w:val="00607B48"/>
    <w:rsid w:val="00607D15"/>
    <w:rsid w:val="00610137"/>
    <w:rsid w:val="006103BA"/>
    <w:rsid w:val="00610565"/>
    <w:rsid w:val="00610D49"/>
    <w:rsid w:val="0061134D"/>
    <w:rsid w:val="006138B3"/>
    <w:rsid w:val="00613B59"/>
    <w:rsid w:val="00613BC0"/>
    <w:rsid w:val="00613DFF"/>
    <w:rsid w:val="0061424C"/>
    <w:rsid w:val="006143FB"/>
    <w:rsid w:val="0061465F"/>
    <w:rsid w:val="006150F3"/>
    <w:rsid w:val="00616403"/>
    <w:rsid w:val="00616A9F"/>
    <w:rsid w:val="0061726D"/>
    <w:rsid w:val="00617287"/>
    <w:rsid w:val="00617371"/>
    <w:rsid w:val="0061789B"/>
    <w:rsid w:val="006178B5"/>
    <w:rsid w:val="006179FA"/>
    <w:rsid w:val="00620EB1"/>
    <w:rsid w:val="0062126A"/>
    <w:rsid w:val="0062198F"/>
    <w:rsid w:val="006219B0"/>
    <w:rsid w:val="00621BBA"/>
    <w:rsid w:val="00621E82"/>
    <w:rsid w:val="00621EDD"/>
    <w:rsid w:val="0062251D"/>
    <w:rsid w:val="00622716"/>
    <w:rsid w:val="0062333F"/>
    <w:rsid w:val="006233FD"/>
    <w:rsid w:val="006237CD"/>
    <w:rsid w:val="00623C21"/>
    <w:rsid w:val="00623F35"/>
    <w:rsid w:val="006241CC"/>
    <w:rsid w:val="0062489A"/>
    <w:rsid w:val="00624A0D"/>
    <w:rsid w:val="00624C27"/>
    <w:rsid w:val="0062500D"/>
    <w:rsid w:val="00625158"/>
    <w:rsid w:val="00625341"/>
    <w:rsid w:val="00625DBC"/>
    <w:rsid w:val="00625DBF"/>
    <w:rsid w:val="00625EBB"/>
    <w:rsid w:val="00626691"/>
    <w:rsid w:val="006269B2"/>
    <w:rsid w:val="00626E79"/>
    <w:rsid w:val="00627181"/>
    <w:rsid w:val="006273B5"/>
    <w:rsid w:val="00627514"/>
    <w:rsid w:val="00627C90"/>
    <w:rsid w:val="0063018D"/>
    <w:rsid w:val="00630555"/>
    <w:rsid w:val="006309CC"/>
    <w:rsid w:val="00630A4E"/>
    <w:rsid w:val="00630CE8"/>
    <w:rsid w:val="00631016"/>
    <w:rsid w:val="00631276"/>
    <w:rsid w:val="00631707"/>
    <w:rsid w:val="00631747"/>
    <w:rsid w:val="006324A0"/>
    <w:rsid w:val="006324E8"/>
    <w:rsid w:val="006324FF"/>
    <w:rsid w:val="0063276B"/>
    <w:rsid w:val="00632918"/>
    <w:rsid w:val="006333A8"/>
    <w:rsid w:val="006335B7"/>
    <w:rsid w:val="00633E01"/>
    <w:rsid w:val="00634925"/>
    <w:rsid w:val="006358B0"/>
    <w:rsid w:val="00635CB8"/>
    <w:rsid w:val="006362CD"/>
    <w:rsid w:val="0063658B"/>
    <w:rsid w:val="006366B5"/>
    <w:rsid w:val="006366DA"/>
    <w:rsid w:val="00636E62"/>
    <w:rsid w:val="00637393"/>
    <w:rsid w:val="006376C5"/>
    <w:rsid w:val="00637EA0"/>
    <w:rsid w:val="00640867"/>
    <w:rsid w:val="006408F4"/>
    <w:rsid w:val="00640E1E"/>
    <w:rsid w:val="00640EAE"/>
    <w:rsid w:val="0064122E"/>
    <w:rsid w:val="006415E8"/>
    <w:rsid w:val="0064197E"/>
    <w:rsid w:val="00641CA9"/>
    <w:rsid w:val="00641DCD"/>
    <w:rsid w:val="0064207A"/>
    <w:rsid w:val="006420AC"/>
    <w:rsid w:val="006420F0"/>
    <w:rsid w:val="00642312"/>
    <w:rsid w:val="006424F9"/>
    <w:rsid w:val="006425AA"/>
    <w:rsid w:val="00642715"/>
    <w:rsid w:val="0064281D"/>
    <w:rsid w:val="006428A2"/>
    <w:rsid w:val="00642D41"/>
    <w:rsid w:val="00642E69"/>
    <w:rsid w:val="00642FAE"/>
    <w:rsid w:val="00643074"/>
    <w:rsid w:val="006431F3"/>
    <w:rsid w:val="00643494"/>
    <w:rsid w:val="00643707"/>
    <w:rsid w:val="00643C1A"/>
    <w:rsid w:val="00643CCF"/>
    <w:rsid w:val="00643D4D"/>
    <w:rsid w:val="006441B7"/>
    <w:rsid w:val="0064440D"/>
    <w:rsid w:val="006447D6"/>
    <w:rsid w:val="00644FE3"/>
    <w:rsid w:val="00645409"/>
    <w:rsid w:val="00645666"/>
    <w:rsid w:val="00645B49"/>
    <w:rsid w:val="00645F17"/>
    <w:rsid w:val="00646196"/>
    <w:rsid w:val="006466D6"/>
    <w:rsid w:val="00646F6E"/>
    <w:rsid w:val="00647531"/>
    <w:rsid w:val="00647643"/>
    <w:rsid w:val="00647730"/>
    <w:rsid w:val="00650357"/>
    <w:rsid w:val="00651694"/>
    <w:rsid w:val="00651E03"/>
    <w:rsid w:val="00652D97"/>
    <w:rsid w:val="00653002"/>
    <w:rsid w:val="0065322E"/>
    <w:rsid w:val="00653233"/>
    <w:rsid w:val="006535DD"/>
    <w:rsid w:val="006536C0"/>
    <w:rsid w:val="00653963"/>
    <w:rsid w:val="006545B9"/>
    <w:rsid w:val="0065522B"/>
    <w:rsid w:val="006555B9"/>
    <w:rsid w:val="00655678"/>
    <w:rsid w:val="00656745"/>
    <w:rsid w:val="00656A30"/>
    <w:rsid w:val="00656BC3"/>
    <w:rsid w:val="00656C9A"/>
    <w:rsid w:val="00656E11"/>
    <w:rsid w:val="00656FB9"/>
    <w:rsid w:val="006572DF"/>
    <w:rsid w:val="0065745D"/>
    <w:rsid w:val="00657639"/>
    <w:rsid w:val="00657EF1"/>
    <w:rsid w:val="00660268"/>
    <w:rsid w:val="0066074C"/>
    <w:rsid w:val="00660F5D"/>
    <w:rsid w:val="00660FE2"/>
    <w:rsid w:val="00661048"/>
    <w:rsid w:val="006613CB"/>
    <w:rsid w:val="006614E9"/>
    <w:rsid w:val="0066164E"/>
    <w:rsid w:val="006617F8"/>
    <w:rsid w:val="00661EF3"/>
    <w:rsid w:val="006622B1"/>
    <w:rsid w:val="0066282D"/>
    <w:rsid w:val="006629D5"/>
    <w:rsid w:val="00662E93"/>
    <w:rsid w:val="006633B4"/>
    <w:rsid w:val="00663559"/>
    <w:rsid w:val="0066363D"/>
    <w:rsid w:val="006639A4"/>
    <w:rsid w:val="00663B64"/>
    <w:rsid w:val="00663BBC"/>
    <w:rsid w:val="00664448"/>
    <w:rsid w:val="00664644"/>
    <w:rsid w:val="00664B42"/>
    <w:rsid w:val="00664C39"/>
    <w:rsid w:val="00665104"/>
    <w:rsid w:val="0066533B"/>
    <w:rsid w:val="006657B1"/>
    <w:rsid w:val="00665C35"/>
    <w:rsid w:val="00665E84"/>
    <w:rsid w:val="00666330"/>
    <w:rsid w:val="00666C36"/>
    <w:rsid w:val="0066756C"/>
    <w:rsid w:val="00667A41"/>
    <w:rsid w:val="00667A46"/>
    <w:rsid w:val="00667DD7"/>
    <w:rsid w:val="00670107"/>
    <w:rsid w:val="006701FC"/>
    <w:rsid w:val="00670E58"/>
    <w:rsid w:val="00671110"/>
    <w:rsid w:val="006714CA"/>
    <w:rsid w:val="00672048"/>
    <w:rsid w:val="00672083"/>
    <w:rsid w:val="00672EED"/>
    <w:rsid w:val="006737C8"/>
    <w:rsid w:val="00673D1C"/>
    <w:rsid w:val="006740AB"/>
    <w:rsid w:val="006741E4"/>
    <w:rsid w:val="0067423E"/>
    <w:rsid w:val="0067440C"/>
    <w:rsid w:val="00674486"/>
    <w:rsid w:val="006745A6"/>
    <w:rsid w:val="006748C6"/>
    <w:rsid w:val="00675461"/>
    <w:rsid w:val="0067581B"/>
    <w:rsid w:val="00675C78"/>
    <w:rsid w:val="00675CC1"/>
    <w:rsid w:val="00675E68"/>
    <w:rsid w:val="00676A7E"/>
    <w:rsid w:val="00676FA1"/>
    <w:rsid w:val="006775A8"/>
    <w:rsid w:val="00677B7F"/>
    <w:rsid w:val="00677D7B"/>
    <w:rsid w:val="00680161"/>
    <w:rsid w:val="00680523"/>
    <w:rsid w:val="00680E51"/>
    <w:rsid w:val="00680E89"/>
    <w:rsid w:val="006810B3"/>
    <w:rsid w:val="00681105"/>
    <w:rsid w:val="00681856"/>
    <w:rsid w:val="00681A56"/>
    <w:rsid w:val="00681CA3"/>
    <w:rsid w:val="00682186"/>
    <w:rsid w:val="0068264A"/>
    <w:rsid w:val="00682DB9"/>
    <w:rsid w:val="00683124"/>
    <w:rsid w:val="0068391E"/>
    <w:rsid w:val="00683DEF"/>
    <w:rsid w:val="006842C0"/>
    <w:rsid w:val="00684319"/>
    <w:rsid w:val="006843B9"/>
    <w:rsid w:val="00684586"/>
    <w:rsid w:val="00684B0A"/>
    <w:rsid w:val="00684F4D"/>
    <w:rsid w:val="006858C2"/>
    <w:rsid w:val="00685E85"/>
    <w:rsid w:val="006864EC"/>
    <w:rsid w:val="00686C15"/>
    <w:rsid w:val="00686EA5"/>
    <w:rsid w:val="0068709C"/>
    <w:rsid w:val="006870C5"/>
    <w:rsid w:val="006874D1"/>
    <w:rsid w:val="00690F1F"/>
    <w:rsid w:val="00690FBA"/>
    <w:rsid w:val="006913DF"/>
    <w:rsid w:val="006914A3"/>
    <w:rsid w:val="00691F69"/>
    <w:rsid w:val="00692399"/>
    <w:rsid w:val="00692B34"/>
    <w:rsid w:val="0069319D"/>
    <w:rsid w:val="006944E1"/>
    <w:rsid w:val="00694A5F"/>
    <w:rsid w:val="00694DC1"/>
    <w:rsid w:val="00694DDE"/>
    <w:rsid w:val="00694E24"/>
    <w:rsid w:val="006950C6"/>
    <w:rsid w:val="00695147"/>
    <w:rsid w:val="00695844"/>
    <w:rsid w:val="00695D1B"/>
    <w:rsid w:val="00696247"/>
    <w:rsid w:val="006962F1"/>
    <w:rsid w:val="0069637F"/>
    <w:rsid w:val="00696609"/>
    <w:rsid w:val="00696729"/>
    <w:rsid w:val="00696B85"/>
    <w:rsid w:val="00696B9C"/>
    <w:rsid w:val="00696EC3"/>
    <w:rsid w:val="006972A9"/>
    <w:rsid w:val="006979AB"/>
    <w:rsid w:val="006A0304"/>
    <w:rsid w:val="006A0993"/>
    <w:rsid w:val="006A0D5C"/>
    <w:rsid w:val="006A0E8F"/>
    <w:rsid w:val="006A0FA1"/>
    <w:rsid w:val="006A1070"/>
    <w:rsid w:val="006A12BC"/>
    <w:rsid w:val="006A1EA5"/>
    <w:rsid w:val="006A351B"/>
    <w:rsid w:val="006A3AD0"/>
    <w:rsid w:val="006A4D21"/>
    <w:rsid w:val="006A532D"/>
    <w:rsid w:val="006A5ACC"/>
    <w:rsid w:val="006A5D90"/>
    <w:rsid w:val="006A6ABE"/>
    <w:rsid w:val="006A773E"/>
    <w:rsid w:val="006A776A"/>
    <w:rsid w:val="006A7A14"/>
    <w:rsid w:val="006A7C70"/>
    <w:rsid w:val="006B04E2"/>
    <w:rsid w:val="006B0889"/>
    <w:rsid w:val="006B0A98"/>
    <w:rsid w:val="006B103E"/>
    <w:rsid w:val="006B19F6"/>
    <w:rsid w:val="006B1A57"/>
    <w:rsid w:val="006B2607"/>
    <w:rsid w:val="006B287C"/>
    <w:rsid w:val="006B29D3"/>
    <w:rsid w:val="006B2AF6"/>
    <w:rsid w:val="006B2BF7"/>
    <w:rsid w:val="006B3061"/>
    <w:rsid w:val="006B30A4"/>
    <w:rsid w:val="006B315C"/>
    <w:rsid w:val="006B36A7"/>
    <w:rsid w:val="006B388E"/>
    <w:rsid w:val="006B3A61"/>
    <w:rsid w:val="006B3AE4"/>
    <w:rsid w:val="006B3CC9"/>
    <w:rsid w:val="006B3DBC"/>
    <w:rsid w:val="006B3E74"/>
    <w:rsid w:val="006B449E"/>
    <w:rsid w:val="006B460E"/>
    <w:rsid w:val="006B4E51"/>
    <w:rsid w:val="006B532B"/>
    <w:rsid w:val="006B5676"/>
    <w:rsid w:val="006B7478"/>
    <w:rsid w:val="006B74B9"/>
    <w:rsid w:val="006B764E"/>
    <w:rsid w:val="006B7B46"/>
    <w:rsid w:val="006C0685"/>
    <w:rsid w:val="006C12B4"/>
    <w:rsid w:val="006C15C7"/>
    <w:rsid w:val="006C1B55"/>
    <w:rsid w:val="006C2493"/>
    <w:rsid w:val="006C2912"/>
    <w:rsid w:val="006C2946"/>
    <w:rsid w:val="006C2B88"/>
    <w:rsid w:val="006C34B4"/>
    <w:rsid w:val="006C399F"/>
    <w:rsid w:val="006C3DBA"/>
    <w:rsid w:val="006C3E27"/>
    <w:rsid w:val="006C3E52"/>
    <w:rsid w:val="006C42E1"/>
    <w:rsid w:val="006C4D2C"/>
    <w:rsid w:val="006C4D40"/>
    <w:rsid w:val="006C54E6"/>
    <w:rsid w:val="006C5A7C"/>
    <w:rsid w:val="006C5E1C"/>
    <w:rsid w:val="006C6145"/>
    <w:rsid w:val="006C6622"/>
    <w:rsid w:val="006C6BFA"/>
    <w:rsid w:val="006C729D"/>
    <w:rsid w:val="006C7D1F"/>
    <w:rsid w:val="006C7E72"/>
    <w:rsid w:val="006D02DB"/>
    <w:rsid w:val="006D1567"/>
    <w:rsid w:val="006D158B"/>
    <w:rsid w:val="006D1762"/>
    <w:rsid w:val="006D209A"/>
    <w:rsid w:val="006D246E"/>
    <w:rsid w:val="006D2588"/>
    <w:rsid w:val="006D27B8"/>
    <w:rsid w:val="006D2BE9"/>
    <w:rsid w:val="006D3659"/>
    <w:rsid w:val="006D3C22"/>
    <w:rsid w:val="006D3D70"/>
    <w:rsid w:val="006D4DE9"/>
    <w:rsid w:val="006D5566"/>
    <w:rsid w:val="006D5607"/>
    <w:rsid w:val="006D5F4F"/>
    <w:rsid w:val="006D6064"/>
    <w:rsid w:val="006D6209"/>
    <w:rsid w:val="006D68A0"/>
    <w:rsid w:val="006D7A80"/>
    <w:rsid w:val="006D7C2E"/>
    <w:rsid w:val="006D7C3A"/>
    <w:rsid w:val="006E0120"/>
    <w:rsid w:val="006E038F"/>
    <w:rsid w:val="006E08FD"/>
    <w:rsid w:val="006E12D4"/>
    <w:rsid w:val="006E13BB"/>
    <w:rsid w:val="006E1B3D"/>
    <w:rsid w:val="006E1E9D"/>
    <w:rsid w:val="006E20A6"/>
    <w:rsid w:val="006E20D8"/>
    <w:rsid w:val="006E2B29"/>
    <w:rsid w:val="006E2BCB"/>
    <w:rsid w:val="006E3009"/>
    <w:rsid w:val="006E308B"/>
    <w:rsid w:val="006E364D"/>
    <w:rsid w:val="006E3827"/>
    <w:rsid w:val="006E3E05"/>
    <w:rsid w:val="006E3E97"/>
    <w:rsid w:val="006E471B"/>
    <w:rsid w:val="006E4CDE"/>
    <w:rsid w:val="006E4D9C"/>
    <w:rsid w:val="006E5D5D"/>
    <w:rsid w:val="006E5FE7"/>
    <w:rsid w:val="006E6045"/>
    <w:rsid w:val="006E6355"/>
    <w:rsid w:val="006E6608"/>
    <w:rsid w:val="006E6617"/>
    <w:rsid w:val="006E67A5"/>
    <w:rsid w:val="006E7A89"/>
    <w:rsid w:val="006F1078"/>
    <w:rsid w:val="006F1D49"/>
    <w:rsid w:val="006F1E72"/>
    <w:rsid w:val="006F1F10"/>
    <w:rsid w:val="006F1F15"/>
    <w:rsid w:val="006F23EB"/>
    <w:rsid w:val="006F31BE"/>
    <w:rsid w:val="006F328F"/>
    <w:rsid w:val="006F38F0"/>
    <w:rsid w:val="006F3BEA"/>
    <w:rsid w:val="006F40B0"/>
    <w:rsid w:val="006F4E82"/>
    <w:rsid w:val="006F51DF"/>
    <w:rsid w:val="006F5236"/>
    <w:rsid w:val="006F5652"/>
    <w:rsid w:val="006F5C41"/>
    <w:rsid w:val="006F5D48"/>
    <w:rsid w:val="006F6641"/>
    <w:rsid w:val="006F6A8A"/>
    <w:rsid w:val="006F7C21"/>
    <w:rsid w:val="006F7E3B"/>
    <w:rsid w:val="0070148A"/>
    <w:rsid w:val="00701A04"/>
    <w:rsid w:val="0070205E"/>
    <w:rsid w:val="0070219E"/>
    <w:rsid w:val="00703213"/>
    <w:rsid w:val="0070335D"/>
    <w:rsid w:val="007034FF"/>
    <w:rsid w:val="007037B7"/>
    <w:rsid w:val="007041AF"/>
    <w:rsid w:val="007043FA"/>
    <w:rsid w:val="0070472B"/>
    <w:rsid w:val="00704A03"/>
    <w:rsid w:val="00704C01"/>
    <w:rsid w:val="007051C7"/>
    <w:rsid w:val="0070526D"/>
    <w:rsid w:val="007054B5"/>
    <w:rsid w:val="007058BB"/>
    <w:rsid w:val="00705A93"/>
    <w:rsid w:val="00705B54"/>
    <w:rsid w:val="00705B5C"/>
    <w:rsid w:val="0070614F"/>
    <w:rsid w:val="00706C48"/>
    <w:rsid w:val="00706EF4"/>
    <w:rsid w:val="00707216"/>
    <w:rsid w:val="007072E4"/>
    <w:rsid w:val="007104CA"/>
    <w:rsid w:val="00710AA9"/>
    <w:rsid w:val="00710AE6"/>
    <w:rsid w:val="00710C0D"/>
    <w:rsid w:val="00711B12"/>
    <w:rsid w:val="00711E1F"/>
    <w:rsid w:val="0071274F"/>
    <w:rsid w:val="00712A99"/>
    <w:rsid w:val="007136B5"/>
    <w:rsid w:val="00714204"/>
    <w:rsid w:val="00714533"/>
    <w:rsid w:val="00714F28"/>
    <w:rsid w:val="0071534B"/>
    <w:rsid w:val="007154E1"/>
    <w:rsid w:val="0071564D"/>
    <w:rsid w:val="0071591A"/>
    <w:rsid w:val="00715F22"/>
    <w:rsid w:val="00716574"/>
    <w:rsid w:val="00716B9E"/>
    <w:rsid w:val="00716C75"/>
    <w:rsid w:val="00716E1D"/>
    <w:rsid w:val="00717059"/>
    <w:rsid w:val="00717125"/>
    <w:rsid w:val="0071797A"/>
    <w:rsid w:val="00717FE9"/>
    <w:rsid w:val="00720512"/>
    <w:rsid w:val="007205F3"/>
    <w:rsid w:val="00720740"/>
    <w:rsid w:val="007215B4"/>
    <w:rsid w:val="00721792"/>
    <w:rsid w:val="007217E3"/>
    <w:rsid w:val="00721902"/>
    <w:rsid w:val="00721CA9"/>
    <w:rsid w:val="00721E9A"/>
    <w:rsid w:val="00722D2A"/>
    <w:rsid w:val="00722DB1"/>
    <w:rsid w:val="00722E5C"/>
    <w:rsid w:val="007233D2"/>
    <w:rsid w:val="00723721"/>
    <w:rsid w:val="007239FB"/>
    <w:rsid w:val="00723CC3"/>
    <w:rsid w:val="00723D80"/>
    <w:rsid w:val="00723DA0"/>
    <w:rsid w:val="007247F1"/>
    <w:rsid w:val="0072491F"/>
    <w:rsid w:val="00724D5E"/>
    <w:rsid w:val="00725129"/>
    <w:rsid w:val="0072644E"/>
    <w:rsid w:val="007265DF"/>
    <w:rsid w:val="00726660"/>
    <w:rsid w:val="00726C6A"/>
    <w:rsid w:val="00726D29"/>
    <w:rsid w:val="007271CD"/>
    <w:rsid w:val="00727644"/>
    <w:rsid w:val="0073017F"/>
    <w:rsid w:val="00730539"/>
    <w:rsid w:val="0073110D"/>
    <w:rsid w:val="00731397"/>
    <w:rsid w:val="0073141E"/>
    <w:rsid w:val="00731DE8"/>
    <w:rsid w:val="00732302"/>
    <w:rsid w:val="00732A2A"/>
    <w:rsid w:val="0073348B"/>
    <w:rsid w:val="007338B5"/>
    <w:rsid w:val="00733C94"/>
    <w:rsid w:val="0073411A"/>
    <w:rsid w:val="0073451E"/>
    <w:rsid w:val="007347D0"/>
    <w:rsid w:val="00734F9B"/>
    <w:rsid w:val="00735233"/>
    <w:rsid w:val="00735357"/>
    <w:rsid w:val="00735373"/>
    <w:rsid w:val="00735391"/>
    <w:rsid w:val="00735B16"/>
    <w:rsid w:val="0073684B"/>
    <w:rsid w:val="00736E44"/>
    <w:rsid w:val="00736FC1"/>
    <w:rsid w:val="007374C8"/>
    <w:rsid w:val="00737552"/>
    <w:rsid w:val="00737C51"/>
    <w:rsid w:val="007403C0"/>
    <w:rsid w:val="00740F32"/>
    <w:rsid w:val="00741550"/>
    <w:rsid w:val="00741566"/>
    <w:rsid w:val="00741776"/>
    <w:rsid w:val="007418C3"/>
    <w:rsid w:val="00741CE0"/>
    <w:rsid w:val="00741CFB"/>
    <w:rsid w:val="00741EE8"/>
    <w:rsid w:val="007425DF"/>
    <w:rsid w:val="00742B1A"/>
    <w:rsid w:val="007430EB"/>
    <w:rsid w:val="00743815"/>
    <w:rsid w:val="00744B08"/>
    <w:rsid w:val="0074533B"/>
    <w:rsid w:val="007453BA"/>
    <w:rsid w:val="00745AEB"/>
    <w:rsid w:val="00745B48"/>
    <w:rsid w:val="00745DEA"/>
    <w:rsid w:val="00746065"/>
    <w:rsid w:val="00746148"/>
    <w:rsid w:val="00746636"/>
    <w:rsid w:val="007475E2"/>
    <w:rsid w:val="007477EC"/>
    <w:rsid w:val="00747B21"/>
    <w:rsid w:val="00747B55"/>
    <w:rsid w:val="00747F36"/>
    <w:rsid w:val="00747F64"/>
    <w:rsid w:val="00750022"/>
    <w:rsid w:val="00750551"/>
    <w:rsid w:val="007507F9"/>
    <w:rsid w:val="007508D3"/>
    <w:rsid w:val="0075094B"/>
    <w:rsid w:val="00750A3C"/>
    <w:rsid w:val="00750ECF"/>
    <w:rsid w:val="007510CC"/>
    <w:rsid w:val="00751107"/>
    <w:rsid w:val="00751162"/>
    <w:rsid w:val="00751434"/>
    <w:rsid w:val="007517E1"/>
    <w:rsid w:val="00751AFB"/>
    <w:rsid w:val="00752421"/>
    <w:rsid w:val="00752568"/>
    <w:rsid w:val="007528AE"/>
    <w:rsid w:val="007529DE"/>
    <w:rsid w:val="00752AA9"/>
    <w:rsid w:val="00752E60"/>
    <w:rsid w:val="007531D9"/>
    <w:rsid w:val="00753966"/>
    <w:rsid w:val="00753BCA"/>
    <w:rsid w:val="00753C5A"/>
    <w:rsid w:val="00753C60"/>
    <w:rsid w:val="0075410B"/>
    <w:rsid w:val="00754528"/>
    <w:rsid w:val="00754533"/>
    <w:rsid w:val="007548FD"/>
    <w:rsid w:val="007549ED"/>
    <w:rsid w:val="007557EB"/>
    <w:rsid w:val="00755C4C"/>
    <w:rsid w:val="007560D0"/>
    <w:rsid w:val="00756604"/>
    <w:rsid w:val="0075746C"/>
    <w:rsid w:val="007577EF"/>
    <w:rsid w:val="0076002F"/>
    <w:rsid w:val="007600E0"/>
    <w:rsid w:val="007605A5"/>
    <w:rsid w:val="0076097C"/>
    <w:rsid w:val="007609F2"/>
    <w:rsid w:val="00760E10"/>
    <w:rsid w:val="00760F6E"/>
    <w:rsid w:val="00761803"/>
    <w:rsid w:val="00761EB9"/>
    <w:rsid w:val="007629DC"/>
    <w:rsid w:val="00763120"/>
    <w:rsid w:val="007637A8"/>
    <w:rsid w:val="007637DF"/>
    <w:rsid w:val="00763F47"/>
    <w:rsid w:val="007643D3"/>
    <w:rsid w:val="007644B2"/>
    <w:rsid w:val="007648E5"/>
    <w:rsid w:val="007649E5"/>
    <w:rsid w:val="00764C37"/>
    <w:rsid w:val="00765844"/>
    <w:rsid w:val="007659B2"/>
    <w:rsid w:val="00765ACC"/>
    <w:rsid w:val="00765D26"/>
    <w:rsid w:val="0076646C"/>
    <w:rsid w:val="0076669F"/>
    <w:rsid w:val="00766865"/>
    <w:rsid w:val="00766F71"/>
    <w:rsid w:val="00766FB6"/>
    <w:rsid w:val="00767260"/>
    <w:rsid w:val="00767B2F"/>
    <w:rsid w:val="00770179"/>
    <w:rsid w:val="0077041C"/>
    <w:rsid w:val="007704C3"/>
    <w:rsid w:val="00770E71"/>
    <w:rsid w:val="007712F1"/>
    <w:rsid w:val="007713A0"/>
    <w:rsid w:val="007713BF"/>
    <w:rsid w:val="00771D84"/>
    <w:rsid w:val="00772141"/>
    <w:rsid w:val="00772FCC"/>
    <w:rsid w:val="00773A67"/>
    <w:rsid w:val="00773B32"/>
    <w:rsid w:val="00773DA0"/>
    <w:rsid w:val="0077469D"/>
    <w:rsid w:val="007748CA"/>
    <w:rsid w:val="00774BA5"/>
    <w:rsid w:val="00774E64"/>
    <w:rsid w:val="00775409"/>
    <w:rsid w:val="00776FB1"/>
    <w:rsid w:val="00777191"/>
    <w:rsid w:val="0077734A"/>
    <w:rsid w:val="00777597"/>
    <w:rsid w:val="0077781F"/>
    <w:rsid w:val="0077791A"/>
    <w:rsid w:val="00777C74"/>
    <w:rsid w:val="00777E73"/>
    <w:rsid w:val="00777EF1"/>
    <w:rsid w:val="007801EA"/>
    <w:rsid w:val="00780238"/>
    <w:rsid w:val="0078093C"/>
    <w:rsid w:val="007818D0"/>
    <w:rsid w:val="00781FDA"/>
    <w:rsid w:val="00782244"/>
    <w:rsid w:val="00782840"/>
    <w:rsid w:val="007829B4"/>
    <w:rsid w:val="00783C19"/>
    <w:rsid w:val="00783CF4"/>
    <w:rsid w:val="00783D22"/>
    <w:rsid w:val="0078433F"/>
    <w:rsid w:val="0078455F"/>
    <w:rsid w:val="0078562A"/>
    <w:rsid w:val="00785854"/>
    <w:rsid w:val="00785951"/>
    <w:rsid w:val="00785C90"/>
    <w:rsid w:val="0078683D"/>
    <w:rsid w:val="007868C3"/>
    <w:rsid w:val="00786D68"/>
    <w:rsid w:val="00786FB3"/>
    <w:rsid w:val="0078733B"/>
    <w:rsid w:val="007873F7"/>
    <w:rsid w:val="00787F52"/>
    <w:rsid w:val="00787F57"/>
    <w:rsid w:val="0079061D"/>
    <w:rsid w:val="00790B5E"/>
    <w:rsid w:val="00791CD0"/>
    <w:rsid w:val="00791FE1"/>
    <w:rsid w:val="007921C5"/>
    <w:rsid w:val="00792624"/>
    <w:rsid w:val="00792BC8"/>
    <w:rsid w:val="00792C86"/>
    <w:rsid w:val="00793043"/>
    <w:rsid w:val="0079316B"/>
    <w:rsid w:val="00793571"/>
    <w:rsid w:val="00794BEA"/>
    <w:rsid w:val="00794D26"/>
    <w:rsid w:val="00794F70"/>
    <w:rsid w:val="007954B8"/>
    <w:rsid w:val="00795617"/>
    <w:rsid w:val="00795F2C"/>
    <w:rsid w:val="00796081"/>
    <w:rsid w:val="00796179"/>
    <w:rsid w:val="007965FE"/>
    <w:rsid w:val="0079672D"/>
    <w:rsid w:val="007969AD"/>
    <w:rsid w:val="00796CA2"/>
    <w:rsid w:val="00796DC9"/>
    <w:rsid w:val="007971CA"/>
    <w:rsid w:val="007A011B"/>
    <w:rsid w:val="007A09EA"/>
    <w:rsid w:val="007A16CA"/>
    <w:rsid w:val="007A1930"/>
    <w:rsid w:val="007A1BC3"/>
    <w:rsid w:val="007A1C89"/>
    <w:rsid w:val="007A1D39"/>
    <w:rsid w:val="007A274B"/>
    <w:rsid w:val="007A29D1"/>
    <w:rsid w:val="007A32F6"/>
    <w:rsid w:val="007A5193"/>
    <w:rsid w:val="007A52B5"/>
    <w:rsid w:val="007A537C"/>
    <w:rsid w:val="007A5850"/>
    <w:rsid w:val="007A59C5"/>
    <w:rsid w:val="007A5DC6"/>
    <w:rsid w:val="007A5EC1"/>
    <w:rsid w:val="007A5F57"/>
    <w:rsid w:val="007A6A73"/>
    <w:rsid w:val="007A6B54"/>
    <w:rsid w:val="007A70B6"/>
    <w:rsid w:val="007B047E"/>
    <w:rsid w:val="007B0523"/>
    <w:rsid w:val="007B078F"/>
    <w:rsid w:val="007B0A42"/>
    <w:rsid w:val="007B0C73"/>
    <w:rsid w:val="007B0D88"/>
    <w:rsid w:val="007B0DE6"/>
    <w:rsid w:val="007B0F79"/>
    <w:rsid w:val="007B0FB0"/>
    <w:rsid w:val="007B14FE"/>
    <w:rsid w:val="007B18FC"/>
    <w:rsid w:val="007B1C2E"/>
    <w:rsid w:val="007B1CEB"/>
    <w:rsid w:val="007B1D1F"/>
    <w:rsid w:val="007B1EFC"/>
    <w:rsid w:val="007B21E6"/>
    <w:rsid w:val="007B21F2"/>
    <w:rsid w:val="007B23DE"/>
    <w:rsid w:val="007B2DB5"/>
    <w:rsid w:val="007B34D5"/>
    <w:rsid w:val="007B391D"/>
    <w:rsid w:val="007B3B24"/>
    <w:rsid w:val="007B3B63"/>
    <w:rsid w:val="007B3F27"/>
    <w:rsid w:val="007B4227"/>
    <w:rsid w:val="007B4354"/>
    <w:rsid w:val="007B57D7"/>
    <w:rsid w:val="007B58E6"/>
    <w:rsid w:val="007B5E0A"/>
    <w:rsid w:val="007B6277"/>
    <w:rsid w:val="007B72EB"/>
    <w:rsid w:val="007B747B"/>
    <w:rsid w:val="007B773E"/>
    <w:rsid w:val="007B791B"/>
    <w:rsid w:val="007C0164"/>
    <w:rsid w:val="007C0301"/>
    <w:rsid w:val="007C047E"/>
    <w:rsid w:val="007C09EB"/>
    <w:rsid w:val="007C0A80"/>
    <w:rsid w:val="007C0CF3"/>
    <w:rsid w:val="007C0D79"/>
    <w:rsid w:val="007C10EA"/>
    <w:rsid w:val="007C128C"/>
    <w:rsid w:val="007C1D03"/>
    <w:rsid w:val="007C22E7"/>
    <w:rsid w:val="007C2F29"/>
    <w:rsid w:val="007C3282"/>
    <w:rsid w:val="007C3CB2"/>
    <w:rsid w:val="007C4817"/>
    <w:rsid w:val="007C494D"/>
    <w:rsid w:val="007C4AAB"/>
    <w:rsid w:val="007C4FE7"/>
    <w:rsid w:val="007C5385"/>
    <w:rsid w:val="007C5DDB"/>
    <w:rsid w:val="007C610F"/>
    <w:rsid w:val="007C649F"/>
    <w:rsid w:val="007C683C"/>
    <w:rsid w:val="007C692E"/>
    <w:rsid w:val="007C739D"/>
    <w:rsid w:val="007C787C"/>
    <w:rsid w:val="007C7892"/>
    <w:rsid w:val="007C78E4"/>
    <w:rsid w:val="007D186E"/>
    <w:rsid w:val="007D1CA4"/>
    <w:rsid w:val="007D1EC0"/>
    <w:rsid w:val="007D2659"/>
    <w:rsid w:val="007D27F3"/>
    <w:rsid w:val="007D2E68"/>
    <w:rsid w:val="007D3D3D"/>
    <w:rsid w:val="007D3E28"/>
    <w:rsid w:val="007D4295"/>
    <w:rsid w:val="007D489B"/>
    <w:rsid w:val="007D52B2"/>
    <w:rsid w:val="007D5627"/>
    <w:rsid w:val="007D5D5A"/>
    <w:rsid w:val="007D672C"/>
    <w:rsid w:val="007D68DD"/>
    <w:rsid w:val="007D6F0A"/>
    <w:rsid w:val="007D71E6"/>
    <w:rsid w:val="007D790C"/>
    <w:rsid w:val="007E018D"/>
    <w:rsid w:val="007E09B1"/>
    <w:rsid w:val="007E0D79"/>
    <w:rsid w:val="007E1307"/>
    <w:rsid w:val="007E1334"/>
    <w:rsid w:val="007E1486"/>
    <w:rsid w:val="007E18F4"/>
    <w:rsid w:val="007E1B0A"/>
    <w:rsid w:val="007E1E25"/>
    <w:rsid w:val="007E1FC1"/>
    <w:rsid w:val="007E1FE7"/>
    <w:rsid w:val="007E2076"/>
    <w:rsid w:val="007E23D8"/>
    <w:rsid w:val="007E262E"/>
    <w:rsid w:val="007E2703"/>
    <w:rsid w:val="007E359A"/>
    <w:rsid w:val="007E409C"/>
    <w:rsid w:val="007E4122"/>
    <w:rsid w:val="007E46AC"/>
    <w:rsid w:val="007E4CA7"/>
    <w:rsid w:val="007E4FE7"/>
    <w:rsid w:val="007E545E"/>
    <w:rsid w:val="007E657E"/>
    <w:rsid w:val="007E685C"/>
    <w:rsid w:val="007E6929"/>
    <w:rsid w:val="007E79BC"/>
    <w:rsid w:val="007E7F3C"/>
    <w:rsid w:val="007F03B6"/>
    <w:rsid w:val="007F0585"/>
    <w:rsid w:val="007F082C"/>
    <w:rsid w:val="007F0D68"/>
    <w:rsid w:val="007F10BB"/>
    <w:rsid w:val="007F1255"/>
    <w:rsid w:val="007F1342"/>
    <w:rsid w:val="007F1401"/>
    <w:rsid w:val="007F16D0"/>
    <w:rsid w:val="007F19AF"/>
    <w:rsid w:val="007F22DB"/>
    <w:rsid w:val="007F281B"/>
    <w:rsid w:val="007F2D5F"/>
    <w:rsid w:val="007F32C5"/>
    <w:rsid w:val="007F366C"/>
    <w:rsid w:val="007F38C2"/>
    <w:rsid w:val="007F4EFF"/>
    <w:rsid w:val="007F5073"/>
    <w:rsid w:val="007F5A7C"/>
    <w:rsid w:val="007F5AFD"/>
    <w:rsid w:val="007F5EBA"/>
    <w:rsid w:val="007F5F27"/>
    <w:rsid w:val="007F6060"/>
    <w:rsid w:val="007F743B"/>
    <w:rsid w:val="007F7883"/>
    <w:rsid w:val="007F7C1E"/>
    <w:rsid w:val="00800703"/>
    <w:rsid w:val="00800C20"/>
    <w:rsid w:val="00800DD5"/>
    <w:rsid w:val="00800FA3"/>
    <w:rsid w:val="0080141B"/>
    <w:rsid w:val="0080153E"/>
    <w:rsid w:val="008019CB"/>
    <w:rsid w:val="00801BEC"/>
    <w:rsid w:val="00801C44"/>
    <w:rsid w:val="00801E60"/>
    <w:rsid w:val="00801F43"/>
    <w:rsid w:val="00802395"/>
    <w:rsid w:val="00802821"/>
    <w:rsid w:val="008029A1"/>
    <w:rsid w:val="00802B81"/>
    <w:rsid w:val="00802C28"/>
    <w:rsid w:val="00803224"/>
    <w:rsid w:val="00803515"/>
    <w:rsid w:val="008038F7"/>
    <w:rsid w:val="00804163"/>
    <w:rsid w:val="00804726"/>
    <w:rsid w:val="00805D6C"/>
    <w:rsid w:val="00806213"/>
    <w:rsid w:val="008062EB"/>
    <w:rsid w:val="00806591"/>
    <w:rsid w:val="008066E5"/>
    <w:rsid w:val="00807588"/>
    <w:rsid w:val="00807607"/>
    <w:rsid w:val="00807937"/>
    <w:rsid w:val="00807940"/>
    <w:rsid w:val="008079BA"/>
    <w:rsid w:val="00807B1A"/>
    <w:rsid w:val="0081011C"/>
    <w:rsid w:val="008106F6"/>
    <w:rsid w:val="00810862"/>
    <w:rsid w:val="008108F3"/>
    <w:rsid w:val="00810B5B"/>
    <w:rsid w:val="0081169F"/>
    <w:rsid w:val="00811836"/>
    <w:rsid w:val="00811958"/>
    <w:rsid w:val="00811AAE"/>
    <w:rsid w:val="00812D4F"/>
    <w:rsid w:val="008135A9"/>
    <w:rsid w:val="0081448B"/>
    <w:rsid w:val="00815350"/>
    <w:rsid w:val="008154A6"/>
    <w:rsid w:val="00815957"/>
    <w:rsid w:val="00815F7F"/>
    <w:rsid w:val="00816C16"/>
    <w:rsid w:val="008176F0"/>
    <w:rsid w:val="00817819"/>
    <w:rsid w:val="00817937"/>
    <w:rsid w:val="00817B37"/>
    <w:rsid w:val="00817D51"/>
    <w:rsid w:val="00820338"/>
    <w:rsid w:val="008204B2"/>
    <w:rsid w:val="008204B6"/>
    <w:rsid w:val="00820576"/>
    <w:rsid w:val="008216BE"/>
    <w:rsid w:val="00821D34"/>
    <w:rsid w:val="00821D90"/>
    <w:rsid w:val="008220E9"/>
    <w:rsid w:val="008226AC"/>
    <w:rsid w:val="00822A71"/>
    <w:rsid w:val="00822F87"/>
    <w:rsid w:val="00823229"/>
    <w:rsid w:val="008233E7"/>
    <w:rsid w:val="008236E5"/>
    <w:rsid w:val="00823A92"/>
    <w:rsid w:val="00824275"/>
    <w:rsid w:val="0082486A"/>
    <w:rsid w:val="00824AA1"/>
    <w:rsid w:val="00824D5E"/>
    <w:rsid w:val="00824E1C"/>
    <w:rsid w:val="00825DB8"/>
    <w:rsid w:val="00825E2C"/>
    <w:rsid w:val="00827E9E"/>
    <w:rsid w:val="00827F27"/>
    <w:rsid w:val="008301CC"/>
    <w:rsid w:val="00830318"/>
    <w:rsid w:val="008304C2"/>
    <w:rsid w:val="00831370"/>
    <w:rsid w:val="00831421"/>
    <w:rsid w:val="00831978"/>
    <w:rsid w:val="008323AA"/>
    <w:rsid w:val="008324F6"/>
    <w:rsid w:val="00832A27"/>
    <w:rsid w:val="0083354F"/>
    <w:rsid w:val="00833E59"/>
    <w:rsid w:val="00834122"/>
    <w:rsid w:val="008344B9"/>
    <w:rsid w:val="00835804"/>
    <w:rsid w:val="00835809"/>
    <w:rsid w:val="0083597B"/>
    <w:rsid w:val="00835DD2"/>
    <w:rsid w:val="008368BF"/>
    <w:rsid w:val="00836934"/>
    <w:rsid w:val="00836A31"/>
    <w:rsid w:val="00836B52"/>
    <w:rsid w:val="00836D59"/>
    <w:rsid w:val="008400A1"/>
    <w:rsid w:val="00841A9A"/>
    <w:rsid w:val="00842144"/>
    <w:rsid w:val="008426B0"/>
    <w:rsid w:val="008426F2"/>
    <w:rsid w:val="0084271A"/>
    <w:rsid w:val="00842923"/>
    <w:rsid w:val="00842A1D"/>
    <w:rsid w:val="0084323B"/>
    <w:rsid w:val="008434B7"/>
    <w:rsid w:val="0084366B"/>
    <w:rsid w:val="008440C4"/>
    <w:rsid w:val="008442EE"/>
    <w:rsid w:val="008443CC"/>
    <w:rsid w:val="00844D47"/>
    <w:rsid w:val="00844ECE"/>
    <w:rsid w:val="008454E6"/>
    <w:rsid w:val="00845684"/>
    <w:rsid w:val="008459FA"/>
    <w:rsid w:val="00845B4C"/>
    <w:rsid w:val="00846A5F"/>
    <w:rsid w:val="00846CD0"/>
    <w:rsid w:val="00847371"/>
    <w:rsid w:val="00847498"/>
    <w:rsid w:val="00847B9B"/>
    <w:rsid w:val="00847BBD"/>
    <w:rsid w:val="00847EDD"/>
    <w:rsid w:val="008502BC"/>
    <w:rsid w:val="0085050F"/>
    <w:rsid w:val="00850F18"/>
    <w:rsid w:val="008514A0"/>
    <w:rsid w:val="00851972"/>
    <w:rsid w:val="00851E37"/>
    <w:rsid w:val="008520BD"/>
    <w:rsid w:val="00852143"/>
    <w:rsid w:val="00852145"/>
    <w:rsid w:val="00852336"/>
    <w:rsid w:val="008524C7"/>
    <w:rsid w:val="008533E5"/>
    <w:rsid w:val="008535C5"/>
    <w:rsid w:val="0085394A"/>
    <w:rsid w:val="008539C0"/>
    <w:rsid w:val="00853B7D"/>
    <w:rsid w:val="00854328"/>
    <w:rsid w:val="00854869"/>
    <w:rsid w:val="00854E11"/>
    <w:rsid w:val="00854E29"/>
    <w:rsid w:val="0085506C"/>
    <w:rsid w:val="008552C7"/>
    <w:rsid w:val="00855697"/>
    <w:rsid w:val="00856010"/>
    <w:rsid w:val="00856822"/>
    <w:rsid w:val="00856965"/>
    <w:rsid w:val="0085698D"/>
    <w:rsid w:val="0085724F"/>
    <w:rsid w:val="008609BC"/>
    <w:rsid w:val="00860C2D"/>
    <w:rsid w:val="0086119F"/>
    <w:rsid w:val="008626DA"/>
    <w:rsid w:val="008628BD"/>
    <w:rsid w:val="00862DE1"/>
    <w:rsid w:val="0086310A"/>
    <w:rsid w:val="00863122"/>
    <w:rsid w:val="00863457"/>
    <w:rsid w:val="008638A9"/>
    <w:rsid w:val="008640AA"/>
    <w:rsid w:val="00864839"/>
    <w:rsid w:val="00864B86"/>
    <w:rsid w:val="00864C47"/>
    <w:rsid w:val="008650DD"/>
    <w:rsid w:val="00865ADF"/>
    <w:rsid w:val="00866082"/>
    <w:rsid w:val="00866407"/>
    <w:rsid w:val="00866596"/>
    <w:rsid w:val="008667D3"/>
    <w:rsid w:val="00866F99"/>
    <w:rsid w:val="00867291"/>
    <w:rsid w:val="008672B8"/>
    <w:rsid w:val="00867870"/>
    <w:rsid w:val="00867B47"/>
    <w:rsid w:val="00867B91"/>
    <w:rsid w:val="00870B51"/>
    <w:rsid w:val="00870BB5"/>
    <w:rsid w:val="00870DF9"/>
    <w:rsid w:val="00870E9F"/>
    <w:rsid w:val="00870F14"/>
    <w:rsid w:val="00871411"/>
    <w:rsid w:val="008714F7"/>
    <w:rsid w:val="008715AB"/>
    <w:rsid w:val="00871645"/>
    <w:rsid w:val="008717C6"/>
    <w:rsid w:val="00871C4A"/>
    <w:rsid w:val="00873260"/>
    <w:rsid w:val="00873452"/>
    <w:rsid w:val="0087353F"/>
    <w:rsid w:val="00874047"/>
    <w:rsid w:val="00874652"/>
    <w:rsid w:val="00874C06"/>
    <w:rsid w:val="00875845"/>
    <w:rsid w:val="00875945"/>
    <w:rsid w:val="008765BD"/>
    <w:rsid w:val="008766A3"/>
    <w:rsid w:val="00876C9C"/>
    <w:rsid w:val="0087706B"/>
    <w:rsid w:val="00877231"/>
    <w:rsid w:val="008779E6"/>
    <w:rsid w:val="00877B44"/>
    <w:rsid w:val="008805E9"/>
    <w:rsid w:val="00880B22"/>
    <w:rsid w:val="00880BD4"/>
    <w:rsid w:val="00880CF0"/>
    <w:rsid w:val="0088165D"/>
    <w:rsid w:val="00881F2C"/>
    <w:rsid w:val="00882799"/>
    <w:rsid w:val="008829E3"/>
    <w:rsid w:val="00882BAB"/>
    <w:rsid w:val="008832C3"/>
    <w:rsid w:val="008835D8"/>
    <w:rsid w:val="008838E7"/>
    <w:rsid w:val="00883D06"/>
    <w:rsid w:val="00883E6F"/>
    <w:rsid w:val="008847AF"/>
    <w:rsid w:val="00884ACE"/>
    <w:rsid w:val="008859BF"/>
    <w:rsid w:val="008859E3"/>
    <w:rsid w:val="00885BC7"/>
    <w:rsid w:val="0088642C"/>
    <w:rsid w:val="00887434"/>
    <w:rsid w:val="00890203"/>
    <w:rsid w:val="00890444"/>
    <w:rsid w:val="0089077A"/>
    <w:rsid w:val="00891242"/>
    <w:rsid w:val="00891356"/>
    <w:rsid w:val="00891961"/>
    <w:rsid w:val="00891A2D"/>
    <w:rsid w:val="00891AD1"/>
    <w:rsid w:val="00891BB0"/>
    <w:rsid w:val="0089257B"/>
    <w:rsid w:val="00893376"/>
    <w:rsid w:val="00893948"/>
    <w:rsid w:val="00893AE1"/>
    <w:rsid w:val="00893D52"/>
    <w:rsid w:val="00893DE8"/>
    <w:rsid w:val="00894289"/>
    <w:rsid w:val="00894693"/>
    <w:rsid w:val="008946E4"/>
    <w:rsid w:val="0089486C"/>
    <w:rsid w:val="00894D28"/>
    <w:rsid w:val="00895392"/>
    <w:rsid w:val="0089590A"/>
    <w:rsid w:val="00895B45"/>
    <w:rsid w:val="00895D01"/>
    <w:rsid w:val="00896465"/>
    <w:rsid w:val="008965D1"/>
    <w:rsid w:val="00896FE1"/>
    <w:rsid w:val="008974B1"/>
    <w:rsid w:val="00897D8B"/>
    <w:rsid w:val="00897F93"/>
    <w:rsid w:val="008A0118"/>
    <w:rsid w:val="008A18E0"/>
    <w:rsid w:val="008A19A7"/>
    <w:rsid w:val="008A1D2E"/>
    <w:rsid w:val="008A1EEB"/>
    <w:rsid w:val="008A2466"/>
    <w:rsid w:val="008A25A4"/>
    <w:rsid w:val="008A309F"/>
    <w:rsid w:val="008A3146"/>
    <w:rsid w:val="008A3617"/>
    <w:rsid w:val="008A3A1C"/>
    <w:rsid w:val="008A3A9F"/>
    <w:rsid w:val="008A3C5E"/>
    <w:rsid w:val="008A3E1D"/>
    <w:rsid w:val="008A3F05"/>
    <w:rsid w:val="008A4106"/>
    <w:rsid w:val="008A43C1"/>
    <w:rsid w:val="008A4B81"/>
    <w:rsid w:val="008A56B0"/>
    <w:rsid w:val="008A607D"/>
    <w:rsid w:val="008A74EA"/>
    <w:rsid w:val="008A7B29"/>
    <w:rsid w:val="008B080D"/>
    <w:rsid w:val="008B0B40"/>
    <w:rsid w:val="008B0F5F"/>
    <w:rsid w:val="008B14A8"/>
    <w:rsid w:val="008B1694"/>
    <w:rsid w:val="008B190B"/>
    <w:rsid w:val="008B1E0B"/>
    <w:rsid w:val="008B256F"/>
    <w:rsid w:val="008B28D0"/>
    <w:rsid w:val="008B2C0B"/>
    <w:rsid w:val="008B2ECD"/>
    <w:rsid w:val="008B43FD"/>
    <w:rsid w:val="008B5082"/>
    <w:rsid w:val="008B54DA"/>
    <w:rsid w:val="008B5A3C"/>
    <w:rsid w:val="008B5C72"/>
    <w:rsid w:val="008B5DA3"/>
    <w:rsid w:val="008B6427"/>
    <w:rsid w:val="008B6A2A"/>
    <w:rsid w:val="008B6FAC"/>
    <w:rsid w:val="008B74C4"/>
    <w:rsid w:val="008C05EF"/>
    <w:rsid w:val="008C0634"/>
    <w:rsid w:val="008C0668"/>
    <w:rsid w:val="008C0FCC"/>
    <w:rsid w:val="008C102B"/>
    <w:rsid w:val="008C1229"/>
    <w:rsid w:val="008C1A03"/>
    <w:rsid w:val="008C1C36"/>
    <w:rsid w:val="008C1F48"/>
    <w:rsid w:val="008C22E0"/>
    <w:rsid w:val="008C2983"/>
    <w:rsid w:val="008C2B57"/>
    <w:rsid w:val="008C3ABB"/>
    <w:rsid w:val="008C41D3"/>
    <w:rsid w:val="008C484B"/>
    <w:rsid w:val="008C4B02"/>
    <w:rsid w:val="008C4B42"/>
    <w:rsid w:val="008C4D76"/>
    <w:rsid w:val="008C4DCA"/>
    <w:rsid w:val="008C5C2A"/>
    <w:rsid w:val="008C5DA2"/>
    <w:rsid w:val="008C6C1F"/>
    <w:rsid w:val="008C7F54"/>
    <w:rsid w:val="008D0457"/>
    <w:rsid w:val="008D068D"/>
    <w:rsid w:val="008D09E2"/>
    <w:rsid w:val="008D0B33"/>
    <w:rsid w:val="008D1389"/>
    <w:rsid w:val="008D169D"/>
    <w:rsid w:val="008D17A3"/>
    <w:rsid w:val="008D19EF"/>
    <w:rsid w:val="008D1AAF"/>
    <w:rsid w:val="008D298B"/>
    <w:rsid w:val="008D326D"/>
    <w:rsid w:val="008D3394"/>
    <w:rsid w:val="008D3697"/>
    <w:rsid w:val="008D38A9"/>
    <w:rsid w:val="008D3A9E"/>
    <w:rsid w:val="008D4058"/>
    <w:rsid w:val="008D447E"/>
    <w:rsid w:val="008D4CCF"/>
    <w:rsid w:val="008D4FD7"/>
    <w:rsid w:val="008D50D6"/>
    <w:rsid w:val="008D521D"/>
    <w:rsid w:val="008D554F"/>
    <w:rsid w:val="008D5EE5"/>
    <w:rsid w:val="008D5F57"/>
    <w:rsid w:val="008D6184"/>
    <w:rsid w:val="008D6258"/>
    <w:rsid w:val="008D6552"/>
    <w:rsid w:val="008D6662"/>
    <w:rsid w:val="008D6C81"/>
    <w:rsid w:val="008D7001"/>
    <w:rsid w:val="008D728F"/>
    <w:rsid w:val="008D7324"/>
    <w:rsid w:val="008D74DC"/>
    <w:rsid w:val="008E013D"/>
    <w:rsid w:val="008E0214"/>
    <w:rsid w:val="008E0401"/>
    <w:rsid w:val="008E04D4"/>
    <w:rsid w:val="008E0978"/>
    <w:rsid w:val="008E0988"/>
    <w:rsid w:val="008E0F6A"/>
    <w:rsid w:val="008E134C"/>
    <w:rsid w:val="008E191D"/>
    <w:rsid w:val="008E1B2A"/>
    <w:rsid w:val="008E2312"/>
    <w:rsid w:val="008E2412"/>
    <w:rsid w:val="008E2AC0"/>
    <w:rsid w:val="008E32E0"/>
    <w:rsid w:val="008E3D8D"/>
    <w:rsid w:val="008E3F91"/>
    <w:rsid w:val="008E41BB"/>
    <w:rsid w:val="008E41CB"/>
    <w:rsid w:val="008E4742"/>
    <w:rsid w:val="008E4F41"/>
    <w:rsid w:val="008E4FD8"/>
    <w:rsid w:val="008E5355"/>
    <w:rsid w:val="008E5B03"/>
    <w:rsid w:val="008E72B7"/>
    <w:rsid w:val="008E762A"/>
    <w:rsid w:val="008E76CE"/>
    <w:rsid w:val="008E7CB1"/>
    <w:rsid w:val="008F05EB"/>
    <w:rsid w:val="008F0933"/>
    <w:rsid w:val="008F096D"/>
    <w:rsid w:val="008F0FEE"/>
    <w:rsid w:val="008F1325"/>
    <w:rsid w:val="008F1490"/>
    <w:rsid w:val="008F1622"/>
    <w:rsid w:val="008F1970"/>
    <w:rsid w:val="008F2614"/>
    <w:rsid w:val="008F2A94"/>
    <w:rsid w:val="008F3490"/>
    <w:rsid w:val="008F42D3"/>
    <w:rsid w:val="008F434D"/>
    <w:rsid w:val="008F45B3"/>
    <w:rsid w:val="008F4C19"/>
    <w:rsid w:val="008F52AE"/>
    <w:rsid w:val="008F552D"/>
    <w:rsid w:val="008F5DC1"/>
    <w:rsid w:val="008F5E58"/>
    <w:rsid w:val="008F5FAE"/>
    <w:rsid w:val="008F657C"/>
    <w:rsid w:val="008F6701"/>
    <w:rsid w:val="008F6B43"/>
    <w:rsid w:val="008F797C"/>
    <w:rsid w:val="008F7F75"/>
    <w:rsid w:val="0090013F"/>
    <w:rsid w:val="0090051A"/>
    <w:rsid w:val="00900966"/>
    <w:rsid w:val="00900C41"/>
    <w:rsid w:val="00900CCA"/>
    <w:rsid w:val="00901014"/>
    <w:rsid w:val="00901766"/>
    <w:rsid w:val="00901C40"/>
    <w:rsid w:val="00901E64"/>
    <w:rsid w:val="00901F06"/>
    <w:rsid w:val="00901FBB"/>
    <w:rsid w:val="00902280"/>
    <w:rsid w:val="00903998"/>
    <w:rsid w:val="009040E4"/>
    <w:rsid w:val="0090486D"/>
    <w:rsid w:val="00904B88"/>
    <w:rsid w:val="0090569E"/>
    <w:rsid w:val="00906DEA"/>
    <w:rsid w:val="009071FE"/>
    <w:rsid w:val="00907685"/>
    <w:rsid w:val="009078F4"/>
    <w:rsid w:val="00907C72"/>
    <w:rsid w:val="00911037"/>
    <w:rsid w:val="0091205C"/>
    <w:rsid w:val="00912C47"/>
    <w:rsid w:val="0091302D"/>
    <w:rsid w:val="0091308E"/>
    <w:rsid w:val="0091377B"/>
    <w:rsid w:val="00913A57"/>
    <w:rsid w:val="0091402C"/>
    <w:rsid w:val="00914AC5"/>
    <w:rsid w:val="00915828"/>
    <w:rsid w:val="00915B30"/>
    <w:rsid w:val="00915B55"/>
    <w:rsid w:val="00915D64"/>
    <w:rsid w:val="00915D8A"/>
    <w:rsid w:val="00915D95"/>
    <w:rsid w:val="00915DCF"/>
    <w:rsid w:val="00916D9E"/>
    <w:rsid w:val="00917CB1"/>
    <w:rsid w:val="0092006A"/>
    <w:rsid w:val="00920265"/>
    <w:rsid w:val="0092044A"/>
    <w:rsid w:val="0092069A"/>
    <w:rsid w:val="00920BB1"/>
    <w:rsid w:val="0092163A"/>
    <w:rsid w:val="00921960"/>
    <w:rsid w:val="00921A86"/>
    <w:rsid w:val="00921AFE"/>
    <w:rsid w:val="009220CC"/>
    <w:rsid w:val="0092238A"/>
    <w:rsid w:val="00922514"/>
    <w:rsid w:val="00922DAE"/>
    <w:rsid w:val="00922FDC"/>
    <w:rsid w:val="009230FC"/>
    <w:rsid w:val="009239DD"/>
    <w:rsid w:val="00924139"/>
    <w:rsid w:val="00924351"/>
    <w:rsid w:val="009243C5"/>
    <w:rsid w:val="00924444"/>
    <w:rsid w:val="00924755"/>
    <w:rsid w:val="00924D3C"/>
    <w:rsid w:val="009262C6"/>
    <w:rsid w:val="00927162"/>
    <w:rsid w:val="009279DC"/>
    <w:rsid w:val="00927A03"/>
    <w:rsid w:val="009304F8"/>
    <w:rsid w:val="00930CF7"/>
    <w:rsid w:val="009315E9"/>
    <w:rsid w:val="009317FA"/>
    <w:rsid w:val="00931A56"/>
    <w:rsid w:val="009320D1"/>
    <w:rsid w:val="00932488"/>
    <w:rsid w:val="00932A39"/>
    <w:rsid w:val="009331BF"/>
    <w:rsid w:val="00933838"/>
    <w:rsid w:val="00933D4D"/>
    <w:rsid w:val="009342DC"/>
    <w:rsid w:val="00934CF8"/>
    <w:rsid w:val="00934D51"/>
    <w:rsid w:val="00935951"/>
    <w:rsid w:val="0093599A"/>
    <w:rsid w:val="00935D26"/>
    <w:rsid w:val="00935D66"/>
    <w:rsid w:val="00935D99"/>
    <w:rsid w:val="00936038"/>
    <w:rsid w:val="0093609B"/>
    <w:rsid w:val="009364AA"/>
    <w:rsid w:val="00936C3B"/>
    <w:rsid w:val="00936F7D"/>
    <w:rsid w:val="00937635"/>
    <w:rsid w:val="00940400"/>
    <w:rsid w:val="0094050E"/>
    <w:rsid w:val="009407EE"/>
    <w:rsid w:val="00940ACD"/>
    <w:rsid w:val="00940E1A"/>
    <w:rsid w:val="00941731"/>
    <w:rsid w:val="00941755"/>
    <w:rsid w:val="00941AED"/>
    <w:rsid w:val="00941B35"/>
    <w:rsid w:val="00941C00"/>
    <w:rsid w:val="00941C03"/>
    <w:rsid w:val="009429A7"/>
    <w:rsid w:val="00942D97"/>
    <w:rsid w:val="00943004"/>
    <w:rsid w:val="00943026"/>
    <w:rsid w:val="00943027"/>
    <w:rsid w:val="00943302"/>
    <w:rsid w:val="00943414"/>
    <w:rsid w:val="00943CF6"/>
    <w:rsid w:val="0094474B"/>
    <w:rsid w:val="0094477E"/>
    <w:rsid w:val="00945140"/>
    <w:rsid w:val="0094563E"/>
    <w:rsid w:val="00945677"/>
    <w:rsid w:val="00945FC8"/>
    <w:rsid w:val="009465B2"/>
    <w:rsid w:val="009470D6"/>
    <w:rsid w:val="0094719D"/>
    <w:rsid w:val="009477F8"/>
    <w:rsid w:val="0094799F"/>
    <w:rsid w:val="009507CA"/>
    <w:rsid w:val="009509E4"/>
    <w:rsid w:val="0095161E"/>
    <w:rsid w:val="00951DC3"/>
    <w:rsid w:val="009522D5"/>
    <w:rsid w:val="00952807"/>
    <w:rsid w:val="009529FA"/>
    <w:rsid w:val="009537BC"/>
    <w:rsid w:val="00953C2D"/>
    <w:rsid w:val="009543AE"/>
    <w:rsid w:val="00954727"/>
    <w:rsid w:val="0095484E"/>
    <w:rsid w:val="00954DE3"/>
    <w:rsid w:val="0095589B"/>
    <w:rsid w:val="00955DDF"/>
    <w:rsid w:val="009566CC"/>
    <w:rsid w:val="00956E48"/>
    <w:rsid w:val="009577AF"/>
    <w:rsid w:val="0095782A"/>
    <w:rsid w:val="00957C7A"/>
    <w:rsid w:val="00957E4E"/>
    <w:rsid w:val="00957EEF"/>
    <w:rsid w:val="00960464"/>
    <w:rsid w:val="009606ED"/>
    <w:rsid w:val="00961175"/>
    <w:rsid w:val="00961176"/>
    <w:rsid w:val="009611CE"/>
    <w:rsid w:val="0096130D"/>
    <w:rsid w:val="009620D2"/>
    <w:rsid w:val="009621AC"/>
    <w:rsid w:val="009624FF"/>
    <w:rsid w:val="009629A4"/>
    <w:rsid w:val="00962B01"/>
    <w:rsid w:val="00963C0C"/>
    <w:rsid w:val="00963E1E"/>
    <w:rsid w:val="009646EF"/>
    <w:rsid w:val="0096518D"/>
    <w:rsid w:val="00966680"/>
    <w:rsid w:val="009669A3"/>
    <w:rsid w:val="00967454"/>
    <w:rsid w:val="009674C0"/>
    <w:rsid w:val="00967A12"/>
    <w:rsid w:val="00967CE6"/>
    <w:rsid w:val="00967D73"/>
    <w:rsid w:val="009701A3"/>
    <w:rsid w:val="0097094D"/>
    <w:rsid w:val="0097127F"/>
    <w:rsid w:val="009713F8"/>
    <w:rsid w:val="0097172E"/>
    <w:rsid w:val="009717A0"/>
    <w:rsid w:val="009717E7"/>
    <w:rsid w:val="009719E7"/>
    <w:rsid w:val="00971D99"/>
    <w:rsid w:val="00971E06"/>
    <w:rsid w:val="00971F18"/>
    <w:rsid w:val="00972BD0"/>
    <w:rsid w:val="009730BB"/>
    <w:rsid w:val="00973230"/>
    <w:rsid w:val="00973ED3"/>
    <w:rsid w:val="00975805"/>
    <w:rsid w:val="009759DB"/>
    <w:rsid w:val="009763EB"/>
    <w:rsid w:val="00976425"/>
    <w:rsid w:val="0097659C"/>
    <w:rsid w:val="00976EF0"/>
    <w:rsid w:val="009770FF"/>
    <w:rsid w:val="00977133"/>
    <w:rsid w:val="009775C2"/>
    <w:rsid w:val="0097777F"/>
    <w:rsid w:val="00977A47"/>
    <w:rsid w:val="00977A99"/>
    <w:rsid w:val="00977AA0"/>
    <w:rsid w:val="00977E14"/>
    <w:rsid w:val="00980289"/>
    <w:rsid w:val="0098077F"/>
    <w:rsid w:val="009816E2"/>
    <w:rsid w:val="00981A20"/>
    <w:rsid w:val="00982497"/>
    <w:rsid w:val="0098262D"/>
    <w:rsid w:val="00982E99"/>
    <w:rsid w:val="009834AF"/>
    <w:rsid w:val="0098451A"/>
    <w:rsid w:val="00984B09"/>
    <w:rsid w:val="00984B7C"/>
    <w:rsid w:val="00984C3C"/>
    <w:rsid w:val="009855EE"/>
    <w:rsid w:val="00985C32"/>
    <w:rsid w:val="00985C50"/>
    <w:rsid w:val="00985C5C"/>
    <w:rsid w:val="00985E3E"/>
    <w:rsid w:val="0098674B"/>
    <w:rsid w:val="00986859"/>
    <w:rsid w:val="00986A5D"/>
    <w:rsid w:val="00987238"/>
    <w:rsid w:val="00987F7B"/>
    <w:rsid w:val="00990150"/>
    <w:rsid w:val="009901DE"/>
    <w:rsid w:val="009907DE"/>
    <w:rsid w:val="00990FF9"/>
    <w:rsid w:val="00991125"/>
    <w:rsid w:val="009918AE"/>
    <w:rsid w:val="00991EC6"/>
    <w:rsid w:val="00992D5B"/>
    <w:rsid w:val="00993096"/>
    <w:rsid w:val="00993231"/>
    <w:rsid w:val="00993C60"/>
    <w:rsid w:val="00994097"/>
    <w:rsid w:val="00994445"/>
    <w:rsid w:val="009944EA"/>
    <w:rsid w:val="009947B8"/>
    <w:rsid w:val="00994FAF"/>
    <w:rsid w:val="0099514D"/>
    <w:rsid w:val="009957B8"/>
    <w:rsid w:val="0099656A"/>
    <w:rsid w:val="009971FA"/>
    <w:rsid w:val="00997321"/>
    <w:rsid w:val="00997EB3"/>
    <w:rsid w:val="009A0581"/>
    <w:rsid w:val="009A0A13"/>
    <w:rsid w:val="009A0B59"/>
    <w:rsid w:val="009A0DD6"/>
    <w:rsid w:val="009A1142"/>
    <w:rsid w:val="009A14B4"/>
    <w:rsid w:val="009A15B6"/>
    <w:rsid w:val="009A1670"/>
    <w:rsid w:val="009A18BF"/>
    <w:rsid w:val="009A31CD"/>
    <w:rsid w:val="009A3595"/>
    <w:rsid w:val="009A3AFC"/>
    <w:rsid w:val="009A3D4A"/>
    <w:rsid w:val="009A3DC2"/>
    <w:rsid w:val="009A4BDE"/>
    <w:rsid w:val="009A53D3"/>
    <w:rsid w:val="009A6699"/>
    <w:rsid w:val="009A6E78"/>
    <w:rsid w:val="009A715B"/>
    <w:rsid w:val="009A727B"/>
    <w:rsid w:val="009A72B2"/>
    <w:rsid w:val="009A76ED"/>
    <w:rsid w:val="009A7BFE"/>
    <w:rsid w:val="009A7FB8"/>
    <w:rsid w:val="009B09A3"/>
    <w:rsid w:val="009B0D5A"/>
    <w:rsid w:val="009B127B"/>
    <w:rsid w:val="009B143E"/>
    <w:rsid w:val="009B1474"/>
    <w:rsid w:val="009B14E5"/>
    <w:rsid w:val="009B1560"/>
    <w:rsid w:val="009B1835"/>
    <w:rsid w:val="009B187F"/>
    <w:rsid w:val="009B1AED"/>
    <w:rsid w:val="009B1B72"/>
    <w:rsid w:val="009B1C0B"/>
    <w:rsid w:val="009B1F7D"/>
    <w:rsid w:val="009B21DB"/>
    <w:rsid w:val="009B26AC"/>
    <w:rsid w:val="009B3244"/>
    <w:rsid w:val="009B36F5"/>
    <w:rsid w:val="009B3B8E"/>
    <w:rsid w:val="009B3F74"/>
    <w:rsid w:val="009B40F4"/>
    <w:rsid w:val="009B476B"/>
    <w:rsid w:val="009B526C"/>
    <w:rsid w:val="009B572B"/>
    <w:rsid w:val="009B5A3E"/>
    <w:rsid w:val="009B5D0E"/>
    <w:rsid w:val="009B6255"/>
    <w:rsid w:val="009B6EC2"/>
    <w:rsid w:val="009B7047"/>
    <w:rsid w:val="009B749E"/>
    <w:rsid w:val="009B7776"/>
    <w:rsid w:val="009B7893"/>
    <w:rsid w:val="009B7AA3"/>
    <w:rsid w:val="009B7C96"/>
    <w:rsid w:val="009C12E9"/>
    <w:rsid w:val="009C1BC1"/>
    <w:rsid w:val="009C23D7"/>
    <w:rsid w:val="009C2AD1"/>
    <w:rsid w:val="009C33A4"/>
    <w:rsid w:val="009C33D5"/>
    <w:rsid w:val="009C3974"/>
    <w:rsid w:val="009C3B83"/>
    <w:rsid w:val="009C3BB6"/>
    <w:rsid w:val="009C3C3A"/>
    <w:rsid w:val="009C3FE0"/>
    <w:rsid w:val="009C482F"/>
    <w:rsid w:val="009C4B5A"/>
    <w:rsid w:val="009C4C46"/>
    <w:rsid w:val="009C5B14"/>
    <w:rsid w:val="009C5EC7"/>
    <w:rsid w:val="009C5F15"/>
    <w:rsid w:val="009C602A"/>
    <w:rsid w:val="009C619A"/>
    <w:rsid w:val="009C619D"/>
    <w:rsid w:val="009C6DC0"/>
    <w:rsid w:val="009D0300"/>
    <w:rsid w:val="009D035F"/>
    <w:rsid w:val="009D0763"/>
    <w:rsid w:val="009D1A97"/>
    <w:rsid w:val="009D1D28"/>
    <w:rsid w:val="009D1DB7"/>
    <w:rsid w:val="009D260C"/>
    <w:rsid w:val="009D2852"/>
    <w:rsid w:val="009D2963"/>
    <w:rsid w:val="009D2FD0"/>
    <w:rsid w:val="009D34A1"/>
    <w:rsid w:val="009D355C"/>
    <w:rsid w:val="009D384C"/>
    <w:rsid w:val="009D3BC0"/>
    <w:rsid w:val="009D4632"/>
    <w:rsid w:val="009D4A10"/>
    <w:rsid w:val="009D4DCD"/>
    <w:rsid w:val="009D51A7"/>
    <w:rsid w:val="009D6C13"/>
    <w:rsid w:val="009D72FE"/>
    <w:rsid w:val="009D7AB1"/>
    <w:rsid w:val="009D7D75"/>
    <w:rsid w:val="009D7FAD"/>
    <w:rsid w:val="009E02EA"/>
    <w:rsid w:val="009E074E"/>
    <w:rsid w:val="009E083D"/>
    <w:rsid w:val="009E10A2"/>
    <w:rsid w:val="009E1ADE"/>
    <w:rsid w:val="009E2101"/>
    <w:rsid w:val="009E247F"/>
    <w:rsid w:val="009E2551"/>
    <w:rsid w:val="009E2868"/>
    <w:rsid w:val="009E28F8"/>
    <w:rsid w:val="009E2D56"/>
    <w:rsid w:val="009E3228"/>
    <w:rsid w:val="009E3A6C"/>
    <w:rsid w:val="009E3E30"/>
    <w:rsid w:val="009E401F"/>
    <w:rsid w:val="009E4498"/>
    <w:rsid w:val="009E4542"/>
    <w:rsid w:val="009E47AF"/>
    <w:rsid w:val="009E4A37"/>
    <w:rsid w:val="009E5C18"/>
    <w:rsid w:val="009E5D83"/>
    <w:rsid w:val="009E5F62"/>
    <w:rsid w:val="009E607F"/>
    <w:rsid w:val="009E619C"/>
    <w:rsid w:val="009E6800"/>
    <w:rsid w:val="009E6FB9"/>
    <w:rsid w:val="009E76AA"/>
    <w:rsid w:val="009E7FF1"/>
    <w:rsid w:val="009F0B7B"/>
    <w:rsid w:val="009F1822"/>
    <w:rsid w:val="009F1BDC"/>
    <w:rsid w:val="009F2040"/>
    <w:rsid w:val="009F2201"/>
    <w:rsid w:val="009F29A7"/>
    <w:rsid w:val="009F3224"/>
    <w:rsid w:val="009F3303"/>
    <w:rsid w:val="009F4151"/>
    <w:rsid w:val="009F418A"/>
    <w:rsid w:val="009F4A15"/>
    <w:rsid w:val="009F4EE8"/>
    <w:rsid w:val="009F62BE"/>
    <w:rsid w:val="009F63C7"/>
    <w:rsid w:val="009F66EF"/>
    <w:rsid w:val="009F67AA"/>
    <w:rsid w:val="009F6A15"/>
    <w:rsid w:val="009F76C5"/>
    <w:rsid w:val="009F7940"/>
    <w:rsid w:val="009F7BD5"/>
    <w:rsid w:val="00A00058"/>
    <w:rsid w:val="00A00136"/>
    <w:rsid w:val="00A00C5D"/>
    <w:rsid w:val="00A00DC9"/>
    <w:rsid w:val="00A0106A"/>
    <w:rsid w:val="00A01136"/>
    <w:rsid w:val="00A01F9D"/>
    <w:rsid w:val="00A0202E"/>
    <w:rsid w:val="00A027EE"/>
    <w:rsid w:val="00A02910"/>
    <w:rsid w:val="00A02B13"/>
    <w:rsid w:val="00A02F71"/>
    <w:rsid w:val="00A03535"/>
    <w:rsid w:val="00A036B6"/>
    <w:rsid w:val="00A03DB7"/>
    <w:rsid w:val="00A0410B"/>
    <w:rsid w:val="00A047F3"/>
    <w:rsid w:val="00A05355"/>
    <w:rsid w:val="00A053C5"/>
    <w:rsid w:val="00A0551F"/>
    <w:rsid w:val="00A058F4"/>
    <w:rsid w:val="00A06BE7"/>
    <w:rsid w:val="00A070DA"/>
    <w:rsid w:val="00A0748F"/>
    <w:rsid w:val="00A07524"/>
    <w:rsid w:val="00A07ABF"/>
    <w:rsid w:val="00A07C91"/>
    <w:rsid w:val="00A07CE3"/>
    <w:rsid w:val="00A10261"/>
    <w:rsid w:val="00A10402"/>
    <w:rsid w:val="00A10D16"/>
    <w:rsid w:val="00A10E17"/>
    <w:rsid w:val="00A10FDE"/>
    <w:rsid w:val="00A1105E"/>
    <w:rsid w:val="00A1119D"/>
    <w:rsid w:val="00A113F6"/>
    <w:rsid w:val="00A1197C"/>
    <w:rsid w:val="00A119CD"/>
    <w:rsid w:val="00A11CCF"/>
    <w:rsid w:val="00A12586"/>
    <w:rsid w:val="00A131E8"/>
    <w:rsid w:val="00A133CD"/>
    <w:rsid w:val="00A13648"/>
    <w:rsid w:val="00A14425"/>
    <w:rsid w:val="00A149F6"/>
    <w:rsid w:val="00A15616"/>
    <w:rsid w:val="00A15CCE"/>
    <w:rsid w:val="00A161B0"/>
    <w:rsid w:val="00A162A2"/>
    <w:rsid w:val="00A16500"/>
    <w:rsid w:val="00A16DBA"/>
    <w:rsid w:val="00A206CA"/>
    <w:rsid w:val="00A207AF"/>
    <w:rsid w:val="00A20F45"/>
    <w:rsid w:val="00A20FAF"/>
    <w:rsid w:val="00A2114D"/>
    <w:rsid w:val="00A219AF"/>
    <w:rsid w:val="00A21B1F"/>
    <w:rsid w:val="00A2239A"/>
    <w:rsid w:val="00A22410"/>
    <w:rsid w:val="00A229AE"/>
    <w:rsid w:val="00A22CC0"/>
    <w:rsid w:val="00A23D06"/>
    <w:rsid w:val="00A242E5"/>
    <w:rsid w:val="00A247C5"/>
    <w:rsid w:val="00A248D1"/>
    <w:rsid w:val="00A24C0A"/>
    <w:rsid w:val="00A24E01"/>
    <w:rsid w:val="00A24EE2"/>
    <w:rsid w:val="00A24F0B"/>
    <w:rsid w:val="00A25105"/>
    <w:rsid w:val="00A257E0"/>
    <w:rsid w:val="00A25B2A"/>
    <w:rsid w:val="00A25B7E"/>
    <w:rsid w:val="00A25C27"/>
    <w:rsid w:val="00A25E78"/>
    <w:rsid w:val="00A25FF7"/>
    <w:rsid w:val="00A2643E"/>
    <w:rsid w:val="00A264C0"/>
    <w:rsid w:val="00A266FC"/>
    <w:rsid w:val="00A26A41"/>
    <w:rsid w:val="00A300AD"/>
    <w:rsid w:val="00A30247"/>
    <w:rsid w:val="00A30270"/>
    <w:rsid w:val="00A3054A"/>
    <w:rsid w:val="00A30B46"/>
    <w:rsid w:val="00A30D05"/>
    <w:rsid w:val="00A30F98"/>
    <w:rsid w:val="00A3122D"/>
    <w:rsid w:val="00A31361"/>
    <w:rsid w:val="00A31DDF"/>
    <w:rsid w:val="00A320B6"/>
    <w:rsid w:val="00A32677"/>
    <w:rsid w:val="00A32AB3"/>
    <w:rsid w:val="00A32C19"/>
    <w:rsid w:val="00A33242"/>
    <w:rsid w:val="00A336EE"/>
    <w:rsid w:val="00A33A75"/>
    <w:rsid w:val="00A35330"/>
    <w:rsid w:val="00A3612D"/>
    <w:rsid w:val="00A36316"/>
    <w:rsid w:val="00A36422"/>
    <w:rsid w:val="00A365CC"/>
    <w:rsid w:val="00A371E0"/>
    <w:rsid w:val="00A3777D"/>
    <w:rsid w:val="00A379F6"/>
    <w:rsid w:val="00A40873"/>
    <w:rsid w:val="00A408AF"/>
    <w:rsid w:val="00A40A2F"/>
    <w:rsid w:val="00A40AA9"/>
    <w:rsid w:val="00A40BAC"/>
    <w:rsid w:val="00A40C3C"/>
    <w:rsid w:val="00A40C6A"/>
    <w:rsid w:val="00A418FA"/>
    <w:rsid w:val="00A42200"/>
    <w:rsid w:val="00A42854"/>
    <w:rsid w:val="00A42F02"/>
    <w:rsid w:val="00A4304C"/>
    <w:rsid w:val="00A43307"/>
    <w:rsid w:val="00A433E8"/>
    <w:rsid w:val="00A437DA"/>
    <w:rsid w:val="00A4386F"/>
    <w:rsid w:val="00A438EF"/>
    <w:rsid w:val="00A43C2D"/>
    <w:rsid w:val="00A44337"/>
    <w:rsid w:val="00A446FE"/>
    <w:rsid w:val="00A4484D"/>
    <w:rsid w:val="00A45DFA"/>
    <w:rsid w:val="00A4674F"/>
    <w:rsid w:val="00A46806"/>
    <w:rsid w:val="00A46F01"/>
    <w:rsid w:val="00A47131"/>
    <w:rsid w:val="00A505F9"/>
    <w:rsid w:val="00A507C0"/>
    <w:rsid w:val="00A507C6"/>
    <w:rsid w:val="00A513C5"/>
    <w:rsid w:val="00A517F7"/>
    <w:rsid w:val="00A52A31"/>
    <w:rsid w:val="00A52C1A"/>
    <w:rsid w:val="00A54938"/>
    <w:rsid w:val="00A55B50"/>
    <w:rsid w:val="00A56BB3"/>
    <w:rsid w:val="00A57237"/>
    <w:rsid w:val="00A57310"/>
    <w:rsid w:val="00A60058"/>
    <w:rsid w:val="00A603E3"/>
    <w:rsid w:val="00A61F7A"/>
    <w:rsid w:val="00A62008"/>
    <w:rsid w:val="00A62B84"/>
    <w:rsid w:val="00A63249"/>
    <w:rsid w:val="00A63253"/>
    <w:rsid w:val="00A636A7"/>
    <w:rsid w:val="00A6465F"/>
    <w:rsid w:val="00A6475D"/>
    <w:rsid w:val="00A64907"/>
    <w:rsid w:val="00A64988"/>
    <w:rsid w:val="00A65376"/>
    <w:rsid w:val="00A653F0"/>
    <w:rsid w:val="00A65AE7"/>
    <w:rsid w:val="00A65F96"/>
    <w:rsid w:val="00A66BAD"/>
    <w:rsid w:val="00A66C42"/>
    <w:rsid w:val="00A66CB0"/>
    <w:rsid w:val="00A66CC7"/>
    <w:rsid w:val="00A6783F"/>
    <w:rsid w:val="00A67AC2"/>
    <w:rsid w:val="00A702EC"/>
    <w:rsid w:val="00A703F6"/>
    <w:rsid w:val="00A70BB1"/>
    <w:rsid w:val="00A70C19"/>
    <w:rsid w:val="00A70D96"/>
    <w:rsid w:val="00A70DB4"/>
    <w:rsid w:val="00A70EF2"/>
    <w:rsid w:val="00A71544"/>
    <w:rsid w:val="00A71817"/>
    <w:rsid w:val="00A719DF"/>
    <w:rsid w:val="00A71BAA"/>
    <w:rsid w:val="00A7283D"/>
    <w:rsid w:val="00A72D98"/>
    <w:rsid w:val="00A72F69"/>
    <w:rsid w:val="00A734E1"/>
    <w:rsid w:val="00A7376E"/>
    <w:rsid w:val="00A7386B"/>
    <w:rsid w:val="00A739B4"/>
    <w:rsid w:val="00A73D45"/>
    <w:rsid w:val="00A742AA"/>
    <w:rsid w:val="00A74535"/>
    <w:rsid w:val="00A745D1"/>
    <w:rsid w:val="00A74650"/>
    <w:rsid w:val="00A757F5"/>
    <w:rsid w:val="00A75A2F"/>
    <w:rsid w:val="00A7642D"/>
    <w:rsid w:val="00A7671F"/>
    <w:rsid w:val="00A76A93"/>
    <w:rsid w:val="00A76BDF"/>
    <w:rsid w:val="00A76BF6"/>
    <w:rsid w:val="00A7709A"/>
    <w:rsid w:val="00A773EA"/>
    <w:rsid w:val="00A77D51"/>
    <w:rsid w:val="00A80367"/>
    <w:rsid w:val="00A80AC3"/>
    <w:rsid w:val="00A80B70"/>
    <w:rsid w:val="00A811CB"/>
    <w:rsid w:val="00A83036"/>
    <w:rsid w:val="00A83161"/>
    <w:rsid w:val="00A83192"/>
    <w:rsid w:val="00A831A6"/>
    <w:rsid w:val="00A83339"/>
    <w:rsid w:val="00A83D27"/>
    <w:rsid w:val="00A83E3E"/>
    <w:rsid w:val="00A85C05"/>
    <w:rsid w:val="00A85F08"/>
    <w:rsid w:val="00A85F21"/>
    <w:rsid w:val="00A86044"/>
    <w:rsid w:val="00A86378"/>
    <w:rsid w:val="00A863E8"/>
    <w:rsid w:val="00A86714"/>
    <w:rsid w:val="00A86765"/>
    <w:rsid w:val="00A87DC5"/>
    <w:rsid w:val="00A9033C"/>
    <w:rsid w:val="00A90ABA"/>
    <w:rsid w:val="00A90B60"/>
    <w:rsid w:val="00A90DA7"/>
    <w:rsid w:val="00A9140A"/>
    <w:rsid w:val="00A919E7"/>
    <w:rsid w:val="00A91D16"/>
    <w:rsid w:val="00A91DF0"/>
    <w:rsid w:val="00A924C8"/>
    <w:rsid w:val="00A92A80"/>
    <w:rsid w:val="00A92C33"/>
    <w:rsid w:val="00A931AD"/>
    <w:rsid w:val="00A931FB"/>
    <w:rsid w:val="00A93560"/>
    <w:rsid w:val="00A942E0"/>
    <w:rsid w:val="00A95729"/>
    <w:rsid w:val="00A959FD"/>
    <w:rsid w:val="00A95C2D"/>
    <w:rsid w:val="00A966CE"/>
    <w:rsid w:val="00A96F86"/>
    <w:rsid w:val="00A9754B"/>
    <w:rsid w:val="00A9784B"/>
    <w:rsid w:val="00A97919"/>
    <w:rsid w:val="00A97FE3"/>
    <w:rsid w:val="00AA07D5"/>
    <w:rsid w:val="00AA0C72"/>
    <w:rsid w:val="00AA0CA1"/>
    <w:rsid w:val="00AA0DFC"/>
    <w:rsid w:val="00AA1254"/>
    <w:rsid w:val="00AA1503"/>
    <w:rsid w:val="00AA2564"/>
    <w:rsid w:val="00AA2600"/>
    <w:rsid w:val="00AA28CA"/>
    <w:rsid w:val="00AA294B"/>
    <w:rsid w:val="00AA2C65"/>
    <w:rsid w:val="00AA2ED2"/>
    <w:rsid w:val="00AA2F98"/>
    <w:rsid w:val="00AA3BE0"/>
    <w:rsid w:val="00AA413F"/>
    <w:rsid w:val="00AA492F"/>
    <w:rsid w:val="00AA503F"/>
    <w:rsid w:val="00AA575C"/>
    <w:rsid w:val="00AA5B34"/>
    <w:rsid w:val="00AA6672"/>
    <w:rsid w:val="00AA67F7"/>
    <w:rsid w:val="00AA6914"/>
    <w:rsid w:val="00AA6AE6"/>
    <w:rsid w:val="00AA6C3D"/>
    <w:rsid w:val="00AA6CAF"/>
    <w:rsid w:val="00AA6D84"/>
    <w:rsid w:val="00AA7201"/>
    <w:rsid w:val="00AA7211"/>
    <w:rsid w:val="00AA7338"/>
    <w:rsid w:val="00AA7AC7"/>
    <w:rsid w:val="00AA7D2D"/>
    <w:rsid w:val="00AA7F14"/>
    <w:rsid w:val="00AB0311"/>
    <w:rsid w:val="00AB07C4"/>
    <w:rsid w:val="00AB0936"/>
    <w:rsid w:val="00AB0A17"/>
    <w:rsid w:val="00AB0B3D"/>
    <w:rsid w:val="00AB0F51"/>
    <w:rsid w:val="00AB102D"/>
    <w:rsid w:val="00AB126D"/>
    <w:rsid w:val="00AB13FC"/>
    <w:rsid w:val="00AB15CF"/>
    <w:rsid w:val="00AB1AA5"/>
    <w:rsid w:val="00AB2A79"/>
    <w:rsid w:val="00AB3056"/>
    <w:rsid w:val="00AB31D9"/>
    <w:rsid w:val="00AB3D53"/>
    <w:rsid w:val="00AB3DF9"/>
    <w:rsid w:val="00AB42B1"/>
    <w:rsid w:val="00AB48C2"/>
    <w:rsid w:val="00AB499D"/>
    <w:rsid w:val="00AB4DC3"/>
    <w:rsid w:val="00AB4E1C"/>
    <w:rsid w:val="00AB4FFF"/>
    <w:rsid w:val="00AB5233"/>
    <w:rsid w:val="00AB53B6"/>
    <w:rsid w:val="00AB5701"/>
    <w:rsid w:val="00AB5EFA"/>
    <w:rsid w:val="00AB60FC"/>
    <w:rsid w:val="00AB6133"/>
    <w:rsid w:val="00AB6275"/>
    <w:rsid w:val="00AB64D2"/>
    <w:rsid w:val="00AB6A55"/>
    <w:rsid w:val="00AB71EE"/>
    <w:rsid w:val="00AB7609"/>
    <w:rsid w:val="00AB76CC"/>
    <w:rsid w:val="00AB7A75"/>
    <w:rsid w:val="00AC04D5"/>
    <w:rsid w:val="00AC1833"/>
    <w:rsid w:val="00AC21F7"/>
    <w:rsid w:val="00AC25C1"/>
    <w:rsid w:val="00AC2BBD"/>
    <w:rsid w:val="00AC34E2"/>
    <w:rsid w:val="00AC3EEE"/>
    <w:rsid w:val="00AC4427"/>
    <w:rsid w:val="00AC460F"/>
    <w:rsid w:val="00AC465B"/>
    <w:rsid w:val="00AC47CA"/>
    <w:rsid w:val="00AC4815"/>
    <w:rsid w:val="00AC4BC4"/>
    <w:rsid w:val="00AC5E19"/>
    <w:rsid w:val="00AC6010"/>
    <w:rsid w:val="00AC629D"/>
    <w:rsid w:val="00AC64B1"/>
    <w:rsid w:val="00AC6CAE"/>
    <w:rsid w:val="00AC7407"/>
    <w:rsid w:val="00AC783A"/>
    <w:rsid w:val="00AC7840"/>
    <w:rsid w:val="00AC7B73"/>
    <w:rsid w:val="00AD0479"/>
    <w:rsid w:val="00AD08BA"/>
    <w:rsid w:val="00AD1180"/>
    <w:rsid w:val="00AD2ACB"/>
    <w:rsid w:val="00AD3415"/>
    <w:rsid w:val="00AD3872"/>
    <w:rsid w:val="00AD3940"/>
    <w:rsid w:val="00AD3970"/>
    <w:rsid w:val="00AD588F"/>
    <w:rsid w:val="00AD5FBE"/>
    <w:rsid w:val="00AD6465"/>
    <w:rsid w:val="00AD66E3"/>
    <w:rsid w:val="00AD6859"/>
    <w:rsid w:val="00AD6A38"/>
    <w:rsid w:val="00AD7271"/>
    <w:rsid w:val="00AD7FA5"/>
    <w:rsid w:val="00AE011C"/>
    <w:rsid w:val="00AE02B4"/>
    <w:rsid w:val="00AE074D"/>
    <w:rsid w:val="00AE08D0"/>
    <w:rsid w:val="00AE0EED"/>
    <w:rsid w:val="00AE19C4"/>
    <w:rsid w:val="00AE1A26"/>
    <w:rsid w:val="00AE1B4F"/>
    <w:rsid w:val="00AE2033"/>
    <w:rsid w:val="00AE2733"/>
    <w:rsid w:val="00AE340A"/>
    <w:rsid w:val="00AE37FF"/>
    <w:rsid w:val="00AE3BF1"/>
    <w:rsid w:val="00AE4397"/>
    <w:rsid w:val="00AE4533"/>
    <w:rsid w:val="00AE4831"/>
    <w:rsid w:val="00AE4A85"/>
    <w:rsid w:val="00AE4C45"/>
    <w:rsid w:val="00AE4CA5"/>
    <w:rsid w:val="00AE4D14"/>
    <w:rsid w:val="00AE5526"/>
    <w:rsid w:val="00AE606A"/>
    <w:rsid w:val="00AE639B"/>
    <w:rsid w:val="00AE686B"/>
    <w:rsid w:val="00AE6DB5"/>
    <w:rsid w:val="00AE6FFB"/>
    <w:rsid w:val="00AE72EA"/>
    <w:rsid w:val="00AE72EB"/>
    <w:rsid w:val="00AE737E"/>
    <w:rsid w:val="00AE76C6"/>
    <w:rsid w:val="00AF01AE"/>
    <w:rsid w:val="00AF0680"/>
    <w:rsid w:val="00AF0CD6"/>
    <w:rsid w:val="00AF0F3B"/>
    <w:rsid w:val="00AF104D"/>
    <w:rsid w:val="00AF128A"/>
    <w:rsid w:val="00AF12F6"/>
    <w:rsid w:val="00AF140F"/>
    <w:rsid w:val="00AF1FB6"/>
    <w:rsid w:val="00AF209F"/>
    <w:rsid w:val="00AF23F3"/>
    <w:rsid w:val="00AF25CA"/>
    <w:rsid w:val="00AF2740"/>
    <w:rsid w:val="00AF2B39"/>
    <w:rsid w:val="00AF3354"/>
    <w:rsid w:val="00AF3632"/>
    <w:rsid w:val="00AF4224"/>
    <w:rsid w:val="00AF44BD"/>
    <w:rsid w:val="00AF45D5"/>
    <w:rsid w:val="00AF59E8"/>
    <w:rsid w:val="00B0003D"/>
    <w:rsid w:val="00B007C4"/>
    <w:rsid w:val="00B00B6D"/>
    <w:rsid w:val="00B00C4E"/>
    <w:rsid w:val="00B01440"/>
    <w:rsid w:val="00B01F84"/>
    <w:rsid w:val="00B02141"/>
    <w:rsid w:val="00B0238B"/>
    <w:rsid w:val="00B0251B"/>
    <w:rsid w:val="00B0263B"/>
    <w:rsid w:val="00B031CA"/>
    <w:rsid w:val="00B033B6"/>
    <w:rsid w:val="00B04355"/>
    <w:rsid w:val="00B04687"/>
    <w:rsid w:val="00B04F71"/>
    <w:rsid w:val="00B054A4"/>
    <w:rsid w:val="00B0563D"/>
    <w:rsid w:val="00B05A04"/>
    <w:rsid w:val="00B05D96"/>
    <w:rsid w:val="00B06A4E"/>
    <w:rsid w:val="00B073EF"/>
    <w:rsid w:val="00B0789D"/>
    <w:rsid w:val="00B07BE3"/>
    <w:rsid w:val="00B07E14"/>
    <w:rsid w:val="00B1092B"/>
    <w:rsid w:val="00B10C96"/>
    <w:rsid w:val="00B10DDD"/>
    <w:rsid w:val="00B11BAD"/>
    <w:rsid w:val="00B1236C"/>
    <w:rsid w:val="00B1291B"/>
    <w:rsid w:val="00B12AFE"/>
    <w:rsid w:val="00B12CA2"/>
    <w:rsid w:val="00B12D01"/>
    <w:rsid w:val="00B12D48"/>
    <w:rsid w:val="00B131DA"/>
    <w:rsid w:val="00B13880"/>
    <w:rsid w:val="00B13881"/>
    <w:rsid w:val="00B13A78"/>
    <w:rsid w:val="00B13D40"/>
    <w:rsid w:val="00B13EF0"/>
    <w:rsid w:val="00B14367"/>
    <w:rsid w:val="00B1454F"/>
    <w:rsid w:val="00B15741"/>
    <w:rsid w:val="00B15D46"/>
    <w:rsid w:val="00B15DF3"/>
    <w:rsid w:val="00B1669E"/>
    <w:rsid w:val="00B16893"/>
    <w:rsid w:val="00B16B78"/>
    <w:rsid w:val="00B16C4D"/>
    <w:rsid w:val="00B16C57"/>
    <w:rsid w:val="00B17947"/>
    <w:rsid w:val="00B200D3"/>
    <w:rsid w:val="00B20773"/>
    <w:rsid w:val="00B20881"/>
    <w:rsid w:val="00B21535"/>
    <w:rsid w:val="00B21536"/>
    <w:rsid w:val="00B215E7"/>
    <w:rsid w:val="00B2163E"/>
    <w:rsid w:val="00B216B9"/>
    <w:rsid w:val="00B22517"/>
    <w:rsid w:val="00B22E20"/>
    <w:rsid w:val="00B23607"/>
    <w:rsid w:val="00B2368B"/>
    <w:rsid w:val="00B23D7A"/>
    <w:rsid w:val="00B23E90"/>
    <w:rsid w:val="00B23FE4"/>
    <w:rsid w:val="00B24BB7"/>
    <w:rsid w:val="00B25267"/>
    <w:rsid w:val="00B25B04"/>
    <w:rsid w:val="00B25FF5"/>
    <w:rsid w:val="00B268DC"/>
    <w:rsid w:val="00B2727B"/>
    <w:rsid w:val="00B274B7"/>
    <w:rsid w:val="00B27A57"/>
    <w:rsid w:val="00B3007C"/>
    <w:rsid w:val="00B31511"/>
    <w:rsid w:val="00B31940"/>
    <w:rsid w:val="00B31C4F"/>
    <w:rsid w:val="00B31DC3"/>
    <w:rsid w:val="00B320CA"/>
    <w:rsid w:val="00B33028"/>
    <w:rsid w:val="00B335AF"/>
    <w:rsid w:val="00B34010"/>
    <w:rsid w:val="00B34590"/>
    <w:rsid w:val="00B3485A"/>
    <w:rsid w:val="00B354D8"/>
    <w:rsid w:val="00B358A5"/>
    <w:rsid w:val="00B35A0E"/>
    <w:rsid w:val="00B361FF"/>
    <w:rsid w:val="00B366DC"/>
    <w:rsid w:val="00B367BD"/>
    <w:rsid w:val="00B36DA0"/>
    <w:rsid w:val="00B370D5"/>
    <w:rsid w:val="00B37EED"/>
    <w:rsid w:val="00B409FF"/>
    <w:rsid w:val="00B40C99"/>
    <w:rsid w:val="00B41143"/>
    <w:rsid w:val="00B4195C"/>
    <w:rsid w:val="00B41C57"/>
    <w:rsid w:val="00B425A8"/>
    <w:rsid w:val="00B42628"/>
    <w:rsid w:val="00B427BF"/>
    <w:rsid w:val="00B432E4"/>
    <w:rsid w:val="00B43577"/>
    <w:rsid w:val="00B4358B"/>
    <w:rsid w:val="00B43808"/>
    <w:rsid w:val="00B43914"/>
    <w:rsid w:val="00B440A3"/>
    <w:rsid w:val="00B446EA"/>
    <w:rsid w:val="00B44829"/>
    <w:rsid w:val="00B44CED"/>
    <w:rsid w:val="00B454D5"/>
    <w:rsid w:val="00B4653C"/>
    <w:rsid w:val="00B46949"/>
    <w:rsid w:val="00B46E6B"/>
    <w:rsid w:val="00B470E9"/>
    <w:rsid w:val="00B474AB"/>
    <w:rsid w:val="00B479BB"/>
    <w:rsid w:val="00B47FE0"/>
    <w:rsid w:val="00B5153B"/>
    <w:rsid w:val="00B51601"/>
    <w:rsid w:val="00B51CB4"/>
    <w:rsid w:val="00B51F89"/>
    <w:rsid w:val="00B522AF"/>
    <w:rsid w:val="00B53066"/>
    <w:rsid w:val="00B5351A"/>
    <w:rsid w:val="00B53756"/>
    <w:rsid w:val="00B53B54"/>
    <w:rsid w:val="00B540A4"/>
    <w:rsid w:val="00B542B0"/>
    <w:rsid w:val="00B543A0"/>
    <w:rsid w:val="00B54922"/>
    <w:rsid w:val="00B54C68"/>
    <w:rsid w:val="00B550C0"/>
    <w:rsid w:val="00B55909"/>
    <w:rsid w:val="00B562C3"/>
    <w:rsid w:val="00B57272"/>
    <w:rsid w:val="00B57517"/>
    <w:rsid w:val="00B603B9"/>
    <w:rsid w:val="00B616B9"/>
    <w:rsid w:val="00B61764"/>
    <w:rsid w:val="00B62EB3"/>
    <w:rsid w:val="00B63446"/>
    <w:rsid w:val="00B63628"/>
    <w:rsid w:val="00B643F5"/>
    <w:rsid w:val="00B645EF"/>
    <w:rsid w:val="00B6481D"/>
    <w:rsid w:val="00B64D7B"/>
    <w:rsid w:val="00B65768"/>
    <w:rsid w:val="00B6604F"/>
    <w:rsid w:val="00B66361"/>
    <w:rsid w:val="00B663AC"/>
    <w:rsid w:val="00B66EAC"/>
    <w:rsid w:val="00B678BA"/>
    <w:rsid w:val="00B67993"/>
    <w:rsid w:val="00B679C2"/>
    <w:rsid w:val="00B67DD3"/>
    <w:rsid w:val="00B70A23"/>
    <w:rsid w:val="00B71246"/>
    <w:rsid w:val="00B713D7"/>
    <w:rsid w:val="00B71676"/>
    <w:rsid w:val="00B7192B"/>
    <w:rsid w:val="00B72526"/>
    <w:rsid w:val="00B73F25"/>
    <w:rsid w:val="00B741CA"/>
    <w:rsid w:val="00B74ABF"/>
    <w:rsid w:val="00B74FAF"/>
    <w:rsid w:val="00B75074"/>
    <w:rsid w:val="00B7516F"/>
    <w:rsid w:val="00B75B9A"/>
    <w:rsid w:val="00B75BDA"/>
    <w:rsid w:val="00B75BEA"/>
    <w:rsid w:val="00B75D53"/>
    <w:rsid w:val="00B75E32"/>
    <w:rsid w:val="00B7610B"/>
    <w:rsid w:val="00B767E7"/>
    <w:rsid w:val="00B7693C"/>
    <w:rsid w:val="00B76B0E"/>
    <w:rsid w:val="00B77467"/>
    <w:rsid w:val="00B77747"/>
    <w:rsid w:val="00B77A59"/>
    <w:rsid w:val="00B77CED"/>
    <w:rsid w:val="00B77F4C"/>
    <w:rsid w:val="00B803D3"/>
    <w:rsid w:val="00B80839"/>
    <w:rsid w:val="00B824EC"/>
    <w:rsid w:val="00B83E2D"/>
    <w:rsid w:val="00B83F33"/>
    <w:rsid w:val="00B843DE"/>
    <w:rsid w:val="00B84415"/>
    <w:rsid w:val="00B84AEF"/>
    <w:rsid w:val="00B84C33"/>
    <w:rsid w:val="00B85652"/>
    <w:rsid w:val="00B86075"/>
    <w:rsid w:val="00B861D0"/>
    <w:rsid w:val="00B8655C"/>
    <w:rsid w:val="00B86BD0"/>
    <w:rsid w:val="00B86C2D"/>
    <w:rsid w:val="00B875B8"/>
    <w:rsid w:val="00B87614"/>
    <w:rsid w:val="00B87DA3"/>
    <w:rsid w:val="00B90363"/>
    <w:rsid w:val="00B90790"/>
    <w:rsid w:val="00B90981"/>
    <w:rsid w:val="00B90CFE"/>
    <w:rsid w:val="00B90D10"/>
    <w:rsid w:val="00B919DA"/>
    <w:rsid w:val="00B91C33"/>
    <w:rsid w:val="00B91CCA"/>
    <w:rsid w:val="00B935E8"/>
    <w:rsid w:val="00B93AE8"/>
    <w:rsid w:val="00B9411D"/>
    <w:rsid w:val="00B9474A"/>
    <w:rsid w:val="00B94920"/>
    <w:rsid w:val="00B95574"/>
    <w:rsid w:val="00B95C5F"/>
    <w:rsid w:val="00B95E2D"/>
    <w:rsid w:val="00B9624A"/>
    <w:rsid w:val="00B96912"/>
    <w:rsid w:val="00B96D31"/>
    <w:rsid w:val="00B96F50"/>
    <w:rsid w:val="00B96F96"/>
    <w:rsid w:val="00B975E2"/>
    <w:rsid w:val="00BA06A2"/>
    <w:rsid w:val="00BA09E9"/>
    <w:rsid w:val="00BA1197"/>
    <w:rsid w:val="00BA16AC"/>
    <w:rsid w:val="00BA176C"/>
    <w:rsid w:val="00BA1C6C"/>
    <w:rsid w:val="00BA1F83"/>
    <w:rsid w:val="00BA231A"/>
    <w:rsid w:val="00BA2450"/>
    <w:rsid w:val="00BA2697"/>
    <w:rsid w:val="00BA29E1"/>
    <w:rsid w:val="00BA2F66"/>
    <w:rsid w:val="00BA37A4"/>
    <w:rsid w:val="00BA39E1"/>
    <w:rsid w:val="00BA3BD7"/>
    <w:rsid w:val="00BA4048"/>
    <w:rsid w:val="00BA43A5"/>
    <w:rsid w:val="00BA49D1"/>
    <w:rsid w:val="00BA4B28"/>
    <w:rsid w:val="00BA4B50"/>
    <w:rsid w:val="00BA50D4"/>
    <w:rsid w:val="00BA5105"/>
    <w:rsid w:val="00BA54E9"/>
    <w:rsid w:val="00BA5A48"/>
    <w:rsid w:val="00BA678A"/>
    <w:rsid w:val="00BA6C74"/>
    <w:rsid w:val="00BA7816"/>
    <w:rsid w:val="00BA7FD4"/>
    <w:rsid w:val="00BB05C0"/>
    <w:rsid w:val="00BB0D51"/>
    <w:rsid w:val="00BB1231"/>
    <w:rsid w:val="00BB1702"/>
    <w:rsid w:val="00BB208A"/>
    <w:rsid w:val="00BB2303"/>
    <w:rsid w:val="00BB23F5"/>
    <w:rsid w:val="00BB2DBC"/>
    <w:rsid w:val="00BB306F"/>
    <w:rsid w:val="00BB392A"/>
    <w:rsid w:val="00BB3CD8"/>
    <w:rsid w:val="00BB3FDC"/>
    <w:rsid w:val="00BB4920"/>
    <w:rsid w:val="00BB4CA0"/>
    <w:rsid w:val="00BB4D56"/>
    <w:rsid w:val="00BB5B8E"/>
    <w:rsid w:val="00BB5C28"/>
    <w:rsid w:val="00BB5E40"/>
    <w:rsid w:val="00BB639E"/>
    <w:rsid w:val="00BB67DB"/>
    <w:rsid w:val="00BB7064"/>
    <w:rsid w:val="00BB796C"/>
    <w:rsid w:val="00BB7AB4"/>
    <w:rsid w:val="00BB7DD3"/>
    <w:rsid w:val="00BC0CA3"/>
    <w:rsid w:val="00BC178D"/>
    <w:rsid w:val="00BC21A9"/>
    <w:rsid w:val="00BC239D"/>
    <w:rsid w:val="00BC28AA"/>
    <w:rsid w:val="00BC2902"/>
    <w:rsid w:val="00BC29F2"/>
    <w:rsid w:val="00BC2A8C"/>
    <w:rsid w:val="00BC2B28"/>
    <w:rsid w:val="00BC2BC4"/>
    <w:rsid w:val="00BC3009"/>
    <w:rsid w:val="00BC3396"/>
    <w:rsid w:val="00BC4758"/>
    <w:rsid w:val="00BC47A1"/>
    <w:rsid w:val="00BC540B"/>
    <w:rsid w:val="00BC5679"/>
    <w:rsid w:val="00BC5E24"/>
    <w:rsid w:val="00BC6018"/>
    <w:rsid w:val="00BC6C61"/>
    <w:rsid w:val="00BC7009"/>
    <w:rsid w:val="00BC7300"/>
    <w:rsid w:val="00BC7CFA"/>
    <w:rsid w:val="00BC7E79"/>
    <w:rsid w:val="00BC7F45"/>
    <w:rsid w:val="00BD03FE"/>
    <w:rsid w:val="00BD043E"/>
    <w:rsid w:val="00BD0BA2"/>
    <w:rsid w:val="00BD0C2B"/>
    <w:rsid w:val="00BD0DDA"/>
    <w:rsid w:val="00BD2BC2"/>
    <w:rsid w:val="00BD2F35"/>
    <w:rsid w:val="00BD3472"/>
    <w:rsid w:val="00BD3641"/>
    <w:rsid w:val="00BD402D"/>
    <w:rsid w:val="00BD437B"/>
    <w:rsid w:val="00BD483A"/>
    <w:rsid w:val="00BD4892"/>
    <w:rsid w:val="00BD4EDF"/>
    <w:rsid w:val="00BD55C6"/>
    <w:rsid w:val="00BD567A"/>
    <w:rsid w:val="00BD5777"/>
    <w:rsid w:val="00BD5C00"/>
    <w:rsid w:val="00BD62C5"/>
    <w:rsid w:val="00BD67C7"/>
    <w:rsid w:val="00BD6AAD"/>
    <w:rsid w:val="00BD6F5E"/>
    <w:rsid w:val="00BD72B9"/>
    <w:rsid w:val="00BD74DD"/>
    <w:rsid w:val="00BD7E7B"/>
    <w:rsid w:val="00BD7FAE"/>
    <w:rsid w:val="00BE14BC"/>
    <w:rsid w:val="00BE1597"/>
    <w:rsid w:val="00BE1BED"/>
    <w:rsid w:val="00BE2813"/>
    <w:rsid w:val="00BE2996"/>
    <w:rsid w:val="00BE2F3D"/>
    <w:rsid w:val="00BE36AC"/>
    <w:rsid w:val="00BE36EB"/>
    <w:rsid w:val="00BE4087"/>
    <w:rsid w:val="00BE45D4"/>
    <w:rsid w:val="00BE495F"/>
    <w:rsid w:val="00BE516C"/>
    <w:rsid w:val="00BE5C6C"/>
    <w:rsid w:val="00BE6021"/>
    <w:rsid w:val="00BE635B"/>
    <w:rsid w:val="00BE73F8"/>
    <w:rsid w:val="00BE79D7"/>
    <w:rsid w:val="00BF0033"/>
    <w:rsid w:val="00BF0312"/>
    <w:rsid w:val="00BF0340"/>
    <w:rsid w:val="00BF036C"/>
    <w:rsid w:val="00BF1015"/>
    <w:rsid w:val="00BF10DD"/>
    <w:rsid w:val="00BF111C"/>
    <w:rsid w:val="00BF1865"/>
    <w:rsid w:val="00BF1BDE"/>
    <w:rsid w:val="00BF1CB4"/>
    <w:rsid w:val="00BF2589"/>
    <w:rsid w:val="00BF260D"/>
    <w:rsid w:val="00BF275D"/>
    <w:rsid w:val="00BF296E"/>
    <w:rsid w:val="00BF36E4"/>
    <w:rsid w:val="00BF381D"/>
    <w:rsid w:val="00BF3AAB"/>
    <w:rsid w:val="00BF3E3B"/>
    <w:rsid w:val="00BF4036"/>
    <w:rsid w:val="00BF4941"/>
    <w:rsid w:val="00BF4ECB"/>
    <w:rsid w:val="00BF4F16"/>
    <w:rsid w:val="00BF517A"/>
    <w:rsid w:val="00BF548C"/>
    <w:rsid w:val="00BF6608"/>
    <w:rsid w:val="00BF6E49"/>
    <w:rsid w:val="00BF7874"/>
    <w:rsid w:val="00BF7B40"/>
    <w:rsid w:val="00C00896"/>
    <w:rsid w:val="00C00D87"/>
    <w:rsid w:val="00C00EA3"/>
    <w:rsid w:val="00C0193B"/>
    <w:rsid w:val="00C02407"/>
    <w:rsid w:val="00C02A96"/>
    <w:rsid w:val="00C034B4"/>
    <w:rsid w:val="00C0395D"/>
    <w:rsid w:val="00C039DF"/>
    <w:rsid w:val="00C03AC4"/>
    <w:rsid w:val="00C03B16"/>
    <w:rsid w:val="00C03F9B"/>
    <w:rsid w:val="00C04152"/>
    <w:rsid w:val="00C042E6"/>
    <w:rsid w:val="00C04A3E"/>
    <w:rsid w:val="00C04EFB"/>
    <w:rsid w:val="00C051A9"/>
    <w:rsid w:val="00C05262"/>
    <w:rsid w:val="00C068E1"/>
    <w:rsid w:val="00C06FB1"/>
    <w:rsid w:val="00C07283"/>
    <w:rsid w:val="00C07775"/>
    <w:rsid w:val="00C07CE5"/>
    <w:rsid w:val="00C1049C"/>
    <w:rsid w:val="00C108B2"/>
    <w:rsid w:val="00C1099B"/>
    <w:rsid w:val="00C11465"/>
    <w:rsid w:val="00C117C1"/>
    <w:rsid w:val="00C11D7C"/>
    <w:rsid w:val="00C1210B"/>
    <w:rsid w:val="00C12381"/>
    <w:rsid w:val="00C123A0"/>
    <w:rsid w:val="00C125FA"/>
    <w:rsid w:val="00C1276F"/>
    <w:rsid w:val="00C12A0B"/>
    <w:rsid w:val="00C12EF6"/>
    <w:rsid w:val="00C1306B"/>
    <w:rsid w:val="00C130C5"/>
    <w:rsid w:val="00C145C7"/>
    <w:rsid w:val="00C14BD8"/>
    <w:rsid w:val="00C14CE1"/>
    <w:rsid w:val="00C1545B"/>
    <w:rsid w:val="00C1550D"/>
    <w:rsid w:val="00C15847"/>
    <w:rsid w:val="00C158B2"/>
    <w:rsid w:val="00C16A08"/>
    <w:rsid w:val="00C16CF8"/>
    <w:rsid w:val="00C16E68"/>
    <w:rsid w:val="00C171A3"/>
    <w:rsid w:val="00C174F4"/>
    <w:rsid w:val="00C17BE4"/>
    <w:rsid w:val="00C17D82"/>
    <w:rsid w:val="00C17FC8"/>
    <w:rsid w:val="00C2064C"/>
    <w:rsid w:val="00C20E82"/>
    <w:rsid w:val="00C2137A"/>
    <w:rsid w:val="00C21A47"/>
    <w:rsid w:val="00C22345"/>
    <w:rsid w:val="00C227AA"/>
    <w:rsid w:val="00C227F6"/>
    <w:rsid w:val="00C22ABE"/>
    <w:rsid w:val="00C22D70"/>
    <w:rsid w:val="00C22FC2"/>
    <w:rsid w:val="00C23429"/>
    <w:rsid w:val="00C2393A"/>
    <w:rsid w:val="00C23A34"/>
    <w:rsid w:val="00C240FE"/>
    <w:rsid w:val="00C241EB"/>
    <w:rsid w:val="00C244EF"/>
    <w:rsid w:val="00C24583"/>
    <w:rsid w:val="00C25CF5"/>
    <w:rsid w:val="00C2652C"/>
    <w:rsid w:val="00C26D67"/>
    <w:rsid w:val="00C2707D"/>
    <w:rsid w:val="00C272F2"/>
    <w:rsid w:val="00C276A7"/>
    <w:rsid w:val="00C2787C"/>
    <w:rsid w:val="00C27E8D"/>
    <w:rsid w:val="00C27FCF"/>
    <w:rsid w:val="00C3012C"/>
    <w:rsid w:val="00C302F3"/>
    <w:rsid w:val="00C318AF"/>
    <w:rsid w:val="00C31FBA"/>
    <w:rsid w:val="00C32252"/>
    <w:rsid w:val="00C323CC"/>
    <w:rsid w:val="00C329C9"/>
    <w:rsid w:val="00C3336F"/>
    <w:rsid w:val="00C33622"/>
    <w:rsid w:val="00C33E13"/>
    <w:rsid w:val="00C340CB"/>
    <w:rsid w:val="00C34BEC"/>
    <w:rsid w:val="00C3564F"/>
    <w:rsid w:val="00C3589B"/>
    <w:rsid w:val="00C35EEB"/>
    <w:rsid w:val="00C366B8"/>
    <w:rsid w:val="00C36850"/>
    <w:rsid w:val="00C36973"/>
    <w:rsid w:val="00C36E1B"/>
    <w:rsid w:val="00C370DB"/>
    <w:rsid w:val="00C373E4"/>
    <w:rsid w:val="00C37998"/>
    <w:rsid w:val="00C4011C"/>
    <w:rsid w:val="00C40259"/>
    <w:rsid w:val="00C40BD8"/>
    <w:rsid w:val="00C40ED7"/>
    <w:rsid w:val="00C420FB"/>
    <w:rsid w:val="00C42373"/>
    <w:rsid w:val="00C431D1"/>
    <w:rsid w:val="00C43840"/>
    <w:rsid w:val="00C438F0"/>
    <w:rsid w:val="00C43B9A"/>
    <w:rsid w:val="00C44149"/>
    <w:rsid w:val="00C4417F"/>
    <w:rsid w:val="00C4446B"/>
    <w:rsid w:val="00C44544"/>
    <w:rsid w:val="00C445C8"/>
    <w:rsid w:val="00C4483D"/>
    <w:rsid w:val="00C45457"/>
    <w:rsid w:val="00C45A9C"/>
    <w:rsid w:val="00C45C30"/>
    <w:rsid w:val="00C45C9C"/>
    <w:rsid w:val="00C45CBA"/>
    <w:rsid w:val="00C45DF1"/>
    <w:rsid w:val="00C46601"/>
    <w:rsid w:val="00C468D7"/>
    <w:rsid w:val="00C46E09"/>
    <w:rsid w:val="00C50021"/>
    <w:rsid w:val="00C50E29"/>
    <w:rsid w:val="00C512EE"/>
    <w:rsid w:val="00C5135E"/>
    <w:rsid w:val="00C5171B"/>
    <w:rsid w:val="00C51B6F"/>
    <w:rsid w:val="00C52361"/>
    <w:rsid w:val="00C523FE"/>
    <w:rsid w:val="00C52A5B"/>
    <w:rsid w:val="00C52B9F"/>
    <w:rsid w:val="00C536B8"/>
    <w:rsid w:val="00C5458F"/>
    <w:rsid w:val="00C54A31"/>
    <w:rsid w:val="00C54BB6"/>
    <w:rsid w:val="00C54BC5"/>
    <w:rsid w:val="00C54C98"/>
    <w:rsid w:val="00C5699C"/>
    <w:rsid w:val="00C56C57"/>
    <w:rsid w:val="00C56D1C"/>
    <w:rsid w:val="00C56E63"/>
    <w:rsid w:val="00C56EB1"/>
    <w:rsid w:val="00C5730B"/>
    <w:rsid w:val="00C57363"/>
    <w:rsid w:val="00C57573"/>
    <w:rsid w:val="00C577D8"/>
    <w:rsid w:val="00C57BB2"/>
    <w:rsid w:val="00C57E9B"/>
    <w:rsid w:val="00C57EB6"/>
    <w:rsid w:val="00C60245"/>
    <w:rsid w:val="00C6110A"/>
    <w:rsid w:val="00C61BE5"/>
    <w:rsid w:val="00C61BEC"/>
    <w:rsid w:val="00C62223"/>
    <w:rsid w:val="00C62653"/>
    <w:rsid w:val="00C62D26"/>
    <w:rsid w:val="00C635B9"/>
    <w:rsid w:val="00C63981"/>
    <w:rsid w:val="00C64AA1"/>
    <w:rsid w:val="00C654A6"/>
    <w:rsid w:val="00C65818"/>
    <w:rsid w:val="00C65E33"/>
    <w:rsid w:val="00C65EA1"/>
    <w:rsid w:val="00C662D1"/>
    <w:rsid w:val="00C664EA"/>
    <w:rsid w:val="00C66713"/>
    <w:rsid w:val="00C66990"/>
    <w:rsid w:val="00C66A50"/>
    <w:rsid w:val="00C67238"/>
    <w:rsid w:val="00C67523"/>
    <w:rsid w:val="00C67AB1"/>
    <w:rsid w:val="00C67C27"/>
    <w:rsid w:val="00C67E19"/>
    <w:rsid w:val="00C70204"/>
    <w:rsid w:val="00C704C8"/>
    <w:rsid w:val="00C70DB8"/>
    <w:rsid w:val="00C70DED"/>
    <w:rsid w:val="00C70E12"/>
    <w:rsid w:val="00C71A9B"/>
    <w:rsid w:val="00C71EB9"/>
    <w:rsid w:val="00C71FBF"/>
    <w:rsid w:val="00C72152"/>
    <w:rsid w:val="00C7270C"/>
    <w:rsid w:val="00C72867"/>
    <w:rsid w:val="00C73D81"/>
    <w:rsid w:val="00C74000"/>
    <w:rsid w:val="00C74464"/>
    <w:rsid w:val="00C74977"/>
    <w:rsid w:val="00C7526D"/>
    <w:rsid w:val="00C757A2"/>
    <w:rsid w:val="00C762F5"/>
    <w:rsid w:val="00C7634C"/>
    <w:rsid w:val="00C768F8"/>
    <w:rsid w:val="00C76ABF"/>
    <w:rsid w:val="00C76BC7"/>
    <w:rsid w:val="00C76FDA"/>
    <w:rsid w:val="00C77559"/>
    <w:rsid w:val="00C77CE3"/>
    <w:rsid w:val="00C77E44"/>
    <w:rsid w:val="00C801B8"/>
    <w:rsid w:val="00C80644"/>
    <w:rsid w:val="00C80EF3"/>
    <w:rsid w:val="00C812AD"/>
    <w:rsid w:val="00C81305"/>
    <w:rsid w:val="00C81588"/>
    <w:rsid w:val="00C81D7D"/>
    <w:rsid w:val="00C827DF"/>
    <w:rsid w:val="00C82839"/>
    <w:rsid w:val="00C82ACA"/>
    <w:rsid w:val="00C82BE2"/>
    <w:rsid w:val="00C82C93"/>
    <w:rsid w:val="00C82E35"/>
    <w:rsid w:val="00C83D15"/>
    <w:rsid w:val="00C841F2"/>
    <w:rsid w:val="00C84531"/>
    <w:rsid w:val="00C84844"/>
    <w:rsid w:val="00C848CE"/>
    <w:rsid w:val="00C85750"/>
    <w:rsid w:val="00C85EA2"/>
    <w:rsid w:val="00C863F8"/>
    <w:rsid w:val="00C8680E"/>
    <w:rsid w:val="00C86849"/>
    <w:rsid w:val="00C86B64"/>
    <w:rsid w:val="00C90046"/>
    <w:rsid w:val="00C907CE"/>
    <w:rsid w:val="00C90D74"/>
    <w:rsid w:val="00C90DCA"/>
    <w:rsid w:val="00C91594"/>
    <w:rsid w:val="00C91DBB"/>
    <w:rsid w:val="00C91F16"/>
    <w:rsid w:val="00C93195"/>
    <w:rsid w:val="00C937E4"/>
    <w:rsid w:val="00C93B3B"/>
    <w:rsid w:val="00C94361"/>
    <w:rsid w:val="00C94645"/>
    <w:rsid w:val="00C95269"/>
    <w:rsid w:val="00C95B78"/>
    <w:rsid w:val="00C95DA6"/>
    <w:rsid w:val="00C95F2A"/>
    <w:rsid w:val="00C96A38"/>
    <w:rsid w:val="00C96ABB"/>
    <w:rsid w:val="00C972B8"/>
    <w:rsid w:val="00C975FB"/>
    <w:rsid w:val="00CA098B"/>
    <w:rsid w:val="00CA0B6C"/>
    <w:rsid w:val="00CA1EC3"/>
    <w:rsid w:val="00CA25BB"/>
    <w:rsid w:val="00CA26E0"/>
    <w:rsid w:val="00CA2982"/>
    <w:rsid w:val="00CA302D"/>
    <w:rsid w:val="00CA31EE"/>
    <w:rsid w:val="00CA3247"/>
    <w:rsid w:val="00CA375D"/>
    <w:rsid w:val="00CA3C77"/>
    <w:rsid w:val="00CA4070"/>
    <w:rsid w:val="00CA44F6"/>
    <w:rsid w:val="00CA4790"/>
    <w:rsid w:val="00CA49DC"/>
    <w:rsid w:val="00CA5A54"/>
    <w:rsid w:val="00CA5B5A"/>
    <w:rsid w:val="00CA5F50"/>
    <w:rsid w:val="00CA601E"/>
    <w:rsid w:val="00CA60F7"/>
    <w:rsid w:val="00CA6255"/>
    <w:rsid w:val="00CA641C"/>
    <w:rsid w:val="00CA64D8"/>
    <w:rsid w:val="00CA7847"/>
    <w:rsid w:val="00CB0B51"/>
    <w:rsid w:val="00CB1360"/>
    <w:rsid w:val="00CB138E"/>
    <w:rsid w:val="00CB14D6"/>
    <w:rsid w:val="00CB2FEE"/>
    <w:rsid w:val="00CB33AD"/>
    <w:rsid w:val="00CB3863"/>
    <w:rsid w:val="00CB3F14"/>
    <w:rsid w:val="00CB49D7"/>
    <w:rsid w:val="00CB4EA6"/>
    <w:rsid w:val="00CB4F13"/>
    <w:rsid w:val="00CB5B91"/>
    <w:rsid w:val="00CB5F55"/>
    <w:rsid w:val="00CB7BDD"/>
    <w:rsid w:val="00CB7C5B"/>
    <w:rsid w:val="00CB7E0E"/>
    <w:rsid w:val="00CB7F01"/>
    <w:rsid w:val="00CB7F9A"/>
    <w:rsid w:val="00CC0AA7"/>
    <w:rsid w:val="00CC0B9F"/>
    <w:rsid w:val="00CC0C56"/>
    <w:rsid w:val="00CC168F"/>
    <w:rsid w:val="00CC207E"/>
    <w:rsid w:val="00CC2700"/>
    <w:rsid w:val="00CC27F4"/>
    <w:rsid w:val="00CC2824"/>
    <w:rsid w:val="00CC29E9"/>
    <w:rsid w:val="00CC2C3E"/>
    <w:rsid w:val="00CC352D"/>
    <w:rsid w:val="00CC3B6E"/>
    <w:rsid w:val="00CC3FD9"/>
    <w:rsid w:val="00CC4325"/>
    <w:rsid w:val="00CC4AEB"/>
    <w:rsid w:val="00CC5162"/>
    <w:rsid w:val="00CC5FD1"/>
    <w:rsid w:val="00CC6A83"/>
    <w:rsid w:val="00CC7407"/>
    <w:rsid w:val="00CC7494"/>
    <w:rsid w:val="00CD051E"/>
    <w:rsid w:val="00CD0B78"/>
    <w:rsid w:val="00CD0BC2"/>
    <w:rsid w:val="00CD0C14"/>
    <w:rsid w:val="00CD191B"/>
    <w:rsid w:val="00CD2654"/>
    <w:rsid w:val="00CD3298"/>
    <w:rsid w:val="00CD3757"/>
    <w:rsid w:val="00CD6133"/>
    <w:rsid w:val="00CD6518"/>
    <w:rsid w:val="00CD6F6D"/>
    <w:rsid w:val="00CD7BFE"/>
    <w:rsid w:val="00CD7DBA"/>
    <w:rsid w:val="00CE05D9"/>
    <w:rsid w:val="00CE06EE"/>
    <w:rsid w:val="00CE0719"/>
    <w:rsid w:val="00CE0E1D"/>
    <w:rsid w:val="00CE130B"/>
    <w:rsid w:val="00CE1361"/>
    <w:rsid w:val="00CE1D71"/>
    <w:rsid w:val="00CE2892"/>
    <w:rsid w:val="00CE2AB3"/>
    <w:rsid w:val="00CE2D31"/>
    <w:rsid w:val="00CE31F0"/>
    <w:rsid w:val="00CE3948"/>
    <w:rsid w:val="00CE3B25"/>
    <w:rsid w:val="00CE3C61"/>
    <w:rsid w:val="00CE45E0"/>
    <w:rsid w:val="00CE4C65"/>
    <w:rsid w:val="00CE4DB2"/>
    <w:rsid w:val="00CE5FAB"/>
    <w:rsid w:val="00CE6A41"/>
    <w:rsid w:val="00CE7416"/>
    <w:rsid w:val="00CE7DCE"/>
    <w:rsid w:val="00CF0CD9"/>
    <w:rsid w:val="00CF17DB"/>
    <w:rsid w:val="00CF19BF"/>
    <w:rsid w:val="00CF1A99"/>
    <w:rsid w:val="00CF1FC0"/>
    <w:rsid w:val="00CF2754"/>
    <w:rsid w:val="00CF2A76"/>
    <w:rsid w:val="00CF2BBA"/>
    <w:rsid w:val="00CF323C"/>
    <w:rsid w:val="00CF357F"/>
    <w:rsid w:val="00CF3687"/>
    <w:rsid w:val="00CF3B5F"/>
    <w:rsid w:val="00CF3D23"/>
    <w:rsid w:val="00CF4443"/>
    <w:rsid w:val="00CF4777"/>
    <w:rsid w:val="00CF49B4"/>
    <w:rsid w:val="00CF5314"/>
    <w:rsid w:val="00CF534B"/>
    <w:rsid w:val="00CF5603"/>
    <w:rsid w:val="00CF5A24"/>
    <w:rsid w:val="00CF5AB8"/>
    <w:rsid w:val="00CF61A5"/>
    <w:rsid w:val="00CF6424"/>
    <w:rsid w:val="00CF6565"/>
    <w:rsid w:val="00CF6670"/>
    <w:rsid w:val="00CF6B15"/>
    <w:rsid w:val="00CF6D05"/>
    <w:rsid w:val="00CF6F37"/>
    <w:rsid w:val="00CF7937"/>
    <w:rsid w:val="00CF7CEB"/>
    <w:rsid w:val="00CF7D51"/>
    <w:rsid w:val="00CF7F80"/>
    <w:rsid w:val="00D00A58"/>
    <w:rsid w:val="00D00BD6"/>
    <w:rsid w:val="00D01175"/>
    <w:rsid w:val="00D011EF"/>
    <w:rsid w:val="00D01957"/>
    <w:rsid w:val="00D01965"/>
    <w:rsid w:val="00D01B66"/>
    <w:rsid w:val="00D01BC9"/>
    <w:rsid w:val="00D027FE"/>
    <w:rsid w:val="00D02AA9"/>
    <w:rsid w:val="00D02FAA"/>
    <w:rsid w:val="00D0421D"/>
    <w:rsid w:val="00D04D79"/>
    <w:rsid w:val="00D04F09"/>
    <w:rsid w:val="00D05204"/>
    <w:rsid w:val="00D05724"/>
    <w:rsid w:val="00D06532"/>
    <w:rsid w:val="00D06666"/>
    <w:rsid w:val="00D068E5"/>
    <w:rsid w:val="00D06B05"/>
    <w:rsid w:val="00D06D08"/>
    <w:rsid w:val="00D06DD8"/>
    <w:rsid w:val="00D06E40"/>
    <w:rsid w:val="00D078DD"/>
    <w:rsid w:val="00D079A1"/>
    <w:rsid w:val="00D07B87"/>
    <w:rsid w:val="00D07E55"/>
    <w:rsid w:val="00D07ED2"/>
    <w:rsid w:val="00D10940"/>
    <w:rsid w:val="00D10E66"/>
    <w:rsid w:val="00D114CD"/>
    <w:rsid w:val="00D11754"/>
    <w:rsid w:val="00D11847"/>
    <w:rsid w:val="00D11B1B"/>
    <w:rsid w:val="00D11CF9"/>
    <w:rsid w:val="00D12B1C"/>
    <w:rsid w:val="00D13563"/>
    <w:rsid w:val="00D135B2"/>
    <w:rsid w:val="00D13725"/>
    <w:rsid w:val="00D13877"/>
    <w:rsid w:val="00D13BD2"/>
    <w:rsid w:val="00D144EF"/>
    <w:rsid w:val="00D1483B"/>
    <w:rsid w:val="00D14985"/>
    <w:rsid w:val="00D15070"/>
    <w:rsid w:val="00D158A6"/>
    <w:rsid w:val="00D165BF"/>
    <w:rsid w:val="00D16626"/>
    <w:rsid w:val="00D16F32"/>
    <w:rsid w:val="00D17F0C"/>
    <w:rsid w:val="00D17F76"/>
    <w:rsid w:val="00D17FA9"/>
    <w:rsid w:val="00D20051"/>
    <w:rsid w:val="00D211E7"/>
    <w:rsid w:val="00D21646"/>
    <w:rsid w:val="00D21694"/>
    <w:rsid w:val="00D21AEA"/>
    <w:rsid w:val="00D21FF8"/>
    <w:rsid w:val="00D22A38"/>
    <w:rsid w:val="00D22B2F"/>
    <w:rsid w:val="00D2318E"/>
    <w:rsid w:val="00D23459"/>
    <w:rsid w:val="00D235F1"/>
    <w:rsid w:val="00D240BD"/>
    <w:rsid w:val="00D24336"/>
    <w:rsid w:val="00D24419"/>
    <w:rsid w:val="00D24DAD"/>
    <w:rsid w:val="00D2510A"/>
    <w:rsid w:val="00D2566A"/>
    <w:rsid w:val="00D25AB6"/>
    <w:rsid w:val="00D25F2C"/>
    <w:rsid w:val="00D2672E"/>
    <w:rsid w:val="00D26B69"/>
    <w:rsid w:val="00D26E8E"/>
    <w:rsid w:val="00D2739B"/>
    <w:rsid w:val="00D2741E"/>
    <w:rsid w:val="00D27904"/>
    <w:rsid w:val="00D27B98"/>
    <w:rsid w:val="00D30513"/>
    <w:rsid w:val="00D30E7A"/>
    <w:rsid w:val="00D3100E"/>
    <w:rsid w:val="00D3194C"/>
    <w:rsid w:val="00D319C6"/>
    <w:rsid w:val="00D31B70"/>
    <w:rsid w:val="00D31FCE"/>
    <w:rsid w:val="00D32114"/>
    <w:rsid w:val="00D32877"/>
    <w:rsid w:val="00D32D7C"/>
    <w:rsid w:val="00D333D5"/>
    <w:rsid w:val="00D3426C"/>
    <w:rsid w:val="00D344F2"/>
    <w:rsid w:val="00D34955"/>
    <w:rsid w:val="00D34C1E"/>
    <w:rsid w:val="00D3533B"/>
    <w:rsid w:val="00D354FE"/>
    <w:rsid w:val="00D35795"/>
    <w:rsid w:val="00D359A3"/>
    <w:rsid w:val="00D35F9B"/>
    <w:rsid w:val="00D363DB"/>
    <w:rsid w:val="00D36ADC"/>
    <w:rsid w:val="00D37536"/>
    <w:rsid w:val="00D37D39"/>
    <w:rsid w:val="00D37DF7"/>
    <w:rsid w:val="00D4013A"/>
    <w:rsid w:val="00D40994"/>
    <w:rsid w:val="00D40DB3"/>
    <w:rsid w:val="00D41029"/>
    <w:rsid w:val="00D411AE"/>
    <w:rsid w:val="00D41431"/>
    <w:rsid w:val="00D41772"/>
    <w:rsid w:val="00D42359"/>
    <w:rsid w:val="00D42661"/>
    <w:rsid w:val="00D428A9"/>
    <w:rsid w:val="00D42977"/>
    <w:rsid w:val="00D42A05"/>
    <w:rsid w:val="00D42C42"/>
    <w:rsid w:val="00D43BB9"/>
    <w:rsid w:val="00D44404"/>
    <w:rsid w:val="00D4457E"/>
    <w:rsid w:val="00D44916"/>
    <w:rsid w:val="00D44A08"/>
    <w:rsid w:val="00D44C7E"/>
    <w:rsid w:val="00D44D93"/>
    <w:rsid w:val="00D458CD"/>
    <w:rsid w:val="00D46270"/>
    <w:rsid w:val="00D47468"/>
    <w:rsid w:val="00D5075A"/>
    <w:rsid w:val="00D5143B"/>
    <w:rsid w:val="00D51C6F"/>
    <w:rsid w:val="00D5229C"/>
    <w:rsid w:val="00D528E9"/>
    <w:rsid w:val="00D52B2E"/>
    <w:rsid w:val="00D52B55"/>
    <w:rsid w:val="00D53470"/>
    <w:rsid w:val="00D53582"/>
    <w:rsid w:val="00D5398E"/>
    <w:rsid w:val="00D5415B"/>
    <w:rsid w:val="00D54CC3"/>
    <w:rsid w:val="00D54E3D"/>
    <w:rsid w:val="00D553FA"/>
    <w:rsid w:val="00D5597F"/>
    <w:rsid w:val="00D5696B"/>
    <w:rsid w:val="00D573AF"/>
    <w:rsid w:val="00D57974"/>
    <w:rsid w:val="00D57C50"/>
    <w:rsid w:val="00D60542"/>
    <w:rsid w:val="00D60DD7"/>
    <w:rsid w:val="00D6110E"/>
    <w:rsid w:val="00D613A5"/>
    <w:rsid w:val="00D6153A"/>
    <w:rsid w:val="00D61AC4"/>
    <w:rsid w:val="00D61F6A"/>
    <w:rsid w:val="00D61FF1"/>
    <w:rsid w:val="00D627C4"/>
    <w:rsid w:val="00D62AF9"/>
    <w:rsid w:val="00D62D03"/>
    <w:rsid w:val="00D63128"/>
    <w:rsid w:val="00D6364A"/>
    <w:rsid w:val="00D63AD6"/>
    <w:rsid w:val="00D63C9B"/>
    <w:rsid w:val="00D645CD"/>
    <w:rsid w:val="00D6493B"/>
    <w:rsid w:val="00D64940"/>
    <w:rsid w:val="00D64F09"/>
    <w:rsid w:val="00D651B1"/>
    <w:rsid w:val="00D65478"/>
    <w:rsid w:val="00D658A6"/>
    <w:rsid w:val="00D658F4"/>
    <w:rsid w:val="00D66782"/>
    <w:rsid w:val="00D670A7"/>
    <w:rsid w:val="00D67431"/>
    <w:rsid w:val="00D67806"/>
    <w:rsid w:val="00D67873"/>
    <w:rsid w:val="00D67BBC"/>
    <w:rsid w:val="00D67F83"/>
    <w:rsid w:val="00D70502"/>
    <w:rsid w:val="00D7053D"/>
    <w:rsid w:val="00D705B8"/>
    <w:rsid w:val="00D70AE0"/>
    <w:rsid w:val="00D70B7C"/>
    <w:rsid w:val="00D70F86"/>
    <w:rsid w:val="00D711C4"/>
    <w:rsid w:val="00D712E8"/>
    <w:rsid w:val="00D713AE"/>
    <w:rsid w:val="00D7144B"/>
    <w:rsid w:val="00D71875"/>
    <w:rsid w:val="00D71EE5"/>
    <w:rsid w:val="00D72278"/>
    <w:rsid w:val="00D726F4"/>
    <w:rsid w:val="00D72EFC"/>
    <w:rsid w:val="00D731CB"/>
    <w:rsid w:val="00D733A4"/>
    <w:rsid w:val="00D743B6"/>
    <w:rsid w:val="00D743BF"/>
    <w:rsid w:val="00D743C9"/>
    <w:rsid w:val="00D74E19"/>
    <w:rsid w:val="00D758AB"/>
    <w:rsid w:val="00D75AE1"/>
    <w:rsid w:val="00D7643B"/>
    <w:rsid w:val="00D76643"/>
    <w:rsid w:val="00D76698"/>
    <w:rsid w:val="00D7677C"/>
    <w:rsid w:val="00D76E43"/>
    <w:rsid w:val="00D772DB"/>
    <w:rsid w:val="00D77395"/>
    <w:rsid w:val="00D77579"/>
    <w:rsid w:val="00D77D70"/>
    <w:rsid w:val="00D81165"/>
    <w:rsid w:val="00D8137B"/>
    <w:rsid w:val="00D81438"/>
    <w:rsid w:val="00D81EB5"/>
    <w:rsid w:val="00D825F4"/>
    <w:rsid w:val="00D82967"/>
    <w:rsid w:val="00D82987"/>
    <w:rsid w:val="00D82D73"/>
    <w:rsid w:val="00D8307A"/>
    <w:rsid w:val="00D83127"/>
    <w:rsid w:val="00D8328B"/>
    <w:rsid w:val="00D8388E"/>
    <w:rsid w:val="00D838B8"/>
    <w:rsid w:val="00D83A39"/>
    <w:rsid w:val="00D83D8B"/>
    <w:rsid w:val="00D8414E"/>
    <w:rsid w:val="00D844D0"/>
    <w:rsid w:val="00D84524"/>
    <w:rsid w:val="00D848BF"/>
    <w:rsid w:val="00D84BFC"/>
    <w:rsid w:val="00D85B6A"/>
    <w:rsid w:val="00D85E58"/>
    <w:rsid w:val="00D86254"/>
    <w:rsid w:val="00D86968"/>
    <w:rsid w:val="00D86A20"/>
    <w:rsid w:val="00D871E2"/>
    <w:rsid w:val="00D8766C"/>
    <w:rsid w:val="00D87A45"/>
    <w:rsid w:val="00D902C6"/>
    <w:rsid w:val="00D90B4A"/>
    <w:rsid w:val="00D912B1"/>
    <w:rsid w:val="00D91551"/>
    <w:rsid w:val="00D91FB7"/>
    <w:rsid w:val="00D922BE"/>
    <w:rsid w:val="00D924F6"/>
    <w:rsid w:val="00D92C21"/>
    <w:rsid w:val="00D92F9D"/>
    <w:rsid w:val="00D93A15"/>
    <w:rsid w:val="00D94267"/>
    <w:rsid w:val="00D950A6"/>
    <w:rsid w:val="00D951E2"/>
    <w:rsid w:val="00D9556F"/>
    <w:rsid w:val="00D95B48"/>
    <w:rsid w:val="00D95DB0"/>
    <w:rsid w:val="00D95E21"/>
    <w:rsid w:val="00D95EAE"/>
    <w:rsid w:val="00D963DF"/>
    <w:rsid w:val="00D965FF"/>
    <w:rsid w:val="00D966CD"/>
    <w:rsid w:val="00D9704F"/>
    <w:rsid w:val="00D97547"/>
    <w:rsid w:val="00D977C1"/>
    <w:rsid w:val="00DA14EC"/>
    <w:rsid w:val="00DA1E0A"/>
    <w:rsid w:val="00DA2127"/>
    <w:rsid w:val="00DA3A4F"/>
    <w:rsid w:val="00DA3FD3"/>
    <w:rsid w:val="00DA4365"/>
    <w:rsid w:val="00DA4B36"/>
    <w:rsid w:val="00DA4B4C"/>
    <w:rsid w:val="00DA4E3F"/>
    <w:rsid w:val="00DA585E"/>
    <w:rsid w:val="00DA5A54"/>
    <w:rsid w:val="00DA5B4A"/>
    <w:rsid w:val="00DA5C52"/>
    <w:rsid w:val="00DA6591"/>
    <w:rsid w:val="00DA665F"/>
    <w:rsid w:val="00DA675F"/>
    <w:rsid w:val="00DA68A4"/>
    <w:rsid w:val="00DA6AD3"/>
    <w:rsid w:val="00DA6B63"/>
    <w:rsid w:val="00DA6F1C"/>
    <w:rsid w:val="00DA77BA"/>
    <w:rsid w:val="00DA7B06"/>
    <w:rsid w:val="00DA7BA6"/>
    <w:rsid w:val="00DB078E"/>
    <w:rsid w:val="00DB0C5F"/>
    <w:rsid w:val="00DB0CBC"/>
    <w:rsid w:val="00DB13C4"/>
    <w:rsid w:val="00DB1C87"/>
    <w:rsid w:val="00DB2B8B"/>
    <w:rsid w:val="00DB36C9"/>
    <w:rsid w:val="00DB3913"/>
    <w:rsid w:val="00DB3E20"/>
    <w:rsid w:val="00DB44AF"/>
    <w:rsid w:val="00DB4E79"/>
    <w:rsid w:val="00DB4FD3"/>
    <w:rsid w:val="00DB51DD"/>
    <w:rsid w:val="00DB52F8"/>
    <w:rsid w:val="00DB5761"/>
    <w:rsid w:val="00DB58FC"/>
    <w:rsid w:val="00DB5AE7"/>
    <w:rsid w:val="00DB6F15"/>
    <w:rsid w:val="00DB7183"/>
    <w:rsid w:val="00DB7363"/>
    <w:rsid w:val="00DB7E17"/>
    <w:rsid w:val="00DB7E34"/>
    <w:rsid w:val="00DC06B8"/>
    <w:rsid w:val="00DC0E9D"/>
    <w:rsid w:val="00DC0EF4"/>
    <w:rsid w:val="00DC1258"/>
    <w:rsid w:val="00DC190A"/>
    <w:rsid w:val="00DC19FC"/>
    <w:rsid w:val="00DC1E93"/>
    <w:rsid w:val="00DC1FC4"/>
    <w:rsid w:val="00DC2588"/>
    <w:rsid w:val="00DC2C9C"/>
    <w:rsid w:val="00DC2E2A"/>
    <w:rsid w:val="00DC3DDD"/>
    <w:rsid w:val="00DC43E5"/>
    <w:rsid w:val="00DC460F"/>
    <w:rsid w:val="00DC48F3"/>
    <w:rsid w:val="00DC49D6"/>
    <w:rsid w:val="00DC4C72"/>
    <w:rsid w:val="00DC548D"/>
    <w:rsid w:val="00DC58DB"/>
    <w:rsid w:val="00DC5F3D"/>
    <w:rsid w:val="00DC61D5"/>
    <w:rsid w:val="00DC68DE"/>
    <w:rsid w:val="00DC693E"/>
    <w:rsid w:val="00DC6B60"/>
    <w:rsid w:val="00DC6F3E"/>
    <w:rsid w:val="00DC7BC1"/>
    <w:rsid w:val="00DC7E8B"/>
    <w:rsid w:val="00DC7F77"/>
    <w:rsid w:val="00DC7FBB"/>
    <w:rsid w:val="00DD01DE"/>
    <w:rsid w:val="00DD040B"/>
    <w:rsid w:val="00DD0950"/>
    <w:rsid w:val="00DD0B52"/>
    <w:rsid w:val="00DD17BA"/>
    <w:rsid w:val="00DD188D"/>
    <w:rsid w:val="00DD195F"/>
    <w:rsid w:val="00DD2115"/>
    <w:rsid w:val="00DD2D26"/>
    <w:rsid w:val="00DD2F17"/>
    <w:rsid w:val="00DD339F"/>
    <w:rsid w:val="00DD3642"/>
    <w:rsid w:val="00DD3BBB"/>
    <w:rsid w:val="00DD3EAF"/>
    <w:rsid w:val="00DD4911"/>
    <w:rsid w:val="00DD4B4C"/>
    <w:rsid w:val="00DD4E4D"/>
    <w:rsid w:val="00DD58D9"/>
    <w:rsid w:val="00DD5A7D"/>
    <w:rsid w:val="00DD5DA9"/>
    <w:rsid w:val="00DD6545"/>
    <w:rsid w:val="00DD7304"/>
    <w:rsid w:val="00DD7627"/>
    <w:rsid w:val="00DD771D"/>
    <w:rsid w:val="00DD7798"/>
    <w:rsid w:val="00DD7AC1"/>
    <w:rsid w:val="00DD7B29"/>
    <w:rsid w:val="00DD7BD3"/>
    <w:rsid w:val="00DD7C92"/>
    <w:rsid w:val="00DE0531"/>
    <w:rsid w:val="00DE10B8"/>
    <w:rsid w:val="00DE1861"/>
    <w:rsid w:val="00DE1B27"/>
    <w:rsid w:val="00DE1EEA"/>
    <w:rsid w:val="00DE1EEB"/>
    <w:rsid w:val="00DE1FA4"/>
    <w:rsid w:val="00DE2936"/>
    <w:rsid w:val="00DE305C"/>
    <w:rsid w:val="00DE399A"/>
    <w:rsid w:val="00DE39D4"/>
    <w:rsid w:val="00DE3B6E"/>
    <w:rsid w:val="00DE4632"/>
    <w:rsid w:val="00DE4FE5"/>
    <w:rsid w:val="00DE509D"/>
    <w:rsid w:val="00DE61C3"/>
    <w:rsid w:val="00DE66FD"/>
    <w:rsid w:val="00DE6AC0"/>
    <w:rsid w:val="00DE771D"/>
    <w:rsid w:val="00DF0028"/>
    <w:rsid w:val="00DF0E96"/>
    <w:rsid w:val="00DF0E9A"/>
    <w:rsid w:val="00DF1C8A"/>
    <w:rsid w:val="00DF1F8E"/>
    <w:rsid w:val="00DF20FC"/>
    <w:rsid w:val="00DF2254"/>
    <w:rsid w:val="00DF2A37"/>
    <w:rsid w:val="00DF2AC3"/>
    <w:rsid w:val="00DF2B59"/>
    <w:rsid w:val="00DF2EF9"/>
    <w:rsid w:val="00DF32E7"/>
    <w:rsid w:val="00DF33B9"/>
    <w:rsid w:val="00DF394A"/>
    <w:rsid w:val="00DF49A6"/>
    <w:rsid w:val="00DF5062"/>
    <w:rsid w:val="00DF5266"/>
    <w:rsid w:val="00DF5782"/>
    <w:rsid w:val="00DF5872"/>
    <w:rsid w:val="00DF59B4"/>
    <w:rsid w:val="00DF5C1A"/>
    <w:rsid w:val="00DF5CF9"/>
    <w:rsid w:val="00DF5D33"/>
    <w:rsid w:val="00DF5E55"/>
    <w:rsid w:val="00DF6912"/>
    <w:rsid w:val="00DF7679"/>
    <w:rsid w:val="00DF7A90"/>
    <w:rsid w:val="00DF7C86"/>
    <w:rsid w:val="00DF7FC0"/>
    <w:rsid w:val="00E004C4"/>
    <w:rsid w:val="00E00682"/>
    <w:rsid w:val="00E00A07"/>
    <w:rsid w:val="00E00DDA"/>
    <w:rsid w:val="00E01381"/>
    <w:rsid w:val="00E01B24"/>
    <w:rsid w:val="00E01D80"/>
    <w:rsid w:val="00E02102"/>
    <w:rsid w:val="00E02D98"/>
    <w:rsid w:val="00E032B0"/>
    <w:rsid w:val="00E032CE"/>
    <w:rsid w:val="00E0342A"/>
    <w:rsid w:val="00E035E2"/>
    <w:rsid w:val="00E037B3"/>
    <w:rsid w:val="00E041EE"/>
    <w:rsid w:val="00E052B5"/>
    <w:rsid w:val="00E055D5"/>
    <w:rsid w:val="00E0575C"/>
    <w:rsid w:val="00E05876"/>
    <w:rsid w:val="00E05AF2"/>
    <w:rsid w:val="00E06205"/>
    <w:rsid w:val="00E071C1"/>
    <w:rsid w:val="00E074E6"/>
    <w:rsid w:val="00E07728"/>
    <w:rsid w:val="00E079CB"/>
    <w:rsid w:val="00E103E5"/>
    <w:rsid w:val="00E10CDC"/>
    <w:rsid w:val="00E10DF7"/>
    <w:rsid w:val="00E10F4A"/>
    <w:rsid w:val="00E1143D"/>
    <w:rsid w:val="00E11510"/>
    <w:rsid w:val="00E11928"/>
    <w:rsid w:val="00E12184"/>
    <w:rsid w:val="00E12F6F"/>
    <w:rsid w:val="00E1311F"/>
    <w:rsid w:val="00E13470"/>
    <w:rsid w:val="00E13A0B"/>
    <w:rsid w:val="00E13B08"/>
    <w:rsid w:val="00E141A5"/>
    <w:rsid w:val="00E147BA"/>
    <w:rsid w:val="00E14916"/>
    <w:rsid w:val="00E14F11"/>
    <w:rsid w:val="00E15080"/>
    <w:rsid w:val="00E150F1"/>
    <w:rsid w:val="00E1528B"/>
    <w:rsid w:val="00E162ED"/>
    <w:rsid w:val="00E164F8"/>
    <w:rsid w:val="00E16A61"/>
    <w:rsid w:val="00E16C1E"/>
    <w:rsid w:val="00E17345"/>
    <w:rsid w:val="00E17EF9"/>
    <w:rsid w:val="00E20206"/>
    <w:rsid w:val="00E20795"/>
    <w:rsid w:val="00E214E7"/>
    <w:rsid w:val="00E2153A"/>
    <w:rsid w:val="00E219B2"/>
    <w:rsid w:val="00E219E4"/>
    <w:rsid w:val="00E21AFD"/>
    <w:rsid w:val="00E21DE9"/>
    <w:rsid w:val="00E21FA1"/>
    <w:rsid w:val="00E21FEA"/>
    <w:rsid w:val="00E22772"/>
    <w:rsid w:val="00E234CD"/>
    <w:rsid w:val="00E234F5"/>
    <w:rsid w:val="00E23942"/>
    <w:rsid w:val="00E23D10"/>
    <w:rsid w:val="00E241EE"/>
    <w:rsid w:val="00E247E9"/>
    <w:rsid w:val="00E247FE"/>
    <w:rsid w:val="00E2486C"/>
    <w:rsid w:val="00E24A5D"/>
    <w:rsid w:val="00E24E33"/>
    <w:rsid w:val="00E25346"/>
    <w:rsid w:val="00E26020"/>
    <w:rsid w:val="00E261E4"/>
    <w:rsid w:val="00E26474"/>
    <w:rsid w:val="00E26B22"/>
    <w:rsid w:val="00E26FED"/>
    <w:rsid w:val="00E27952"/>
    <w:rsid w:val="00E27EA5"/>
    <w:rsid w:val="00E30977"/>
    <w:rsid w:val="00E30C81"/>
    <w:rsid w:val="00E3110E"/>
    <w:rsid w:val="00E31258"/>
    <w:rsid w:val="00E31DE2"/>
    <w:rsid w:val="00E3261D"/>
    <w:rsid w:val="00E328D0"/>
    <w:rsid w:val="00E34800"/>
    <w:rsid w:val="00E348CE"/>
    <w:rsid w:val="00E34CF7"/>
    <w:rsid w:val="00E34F3F"/>
    <w:rsid w:val="00E35030"/>
    <w:rsid w:val="00E35294"/>
    <w:rsid w:val="00E35E9A"/>
    <w:rsid w:val="00E35FB9"/>
    <w:rsid w:val="00E36035"/>
    <w:rsid w:val="00E360BF"/>
    <w:rsid w:val="00E367DD"/>
    <w:rsid w:val="00E36C6B"/>
    <w:rsid w:val="00E36C94"/>
    <w:rsid w:val="00E37128"/>
    <w:rsid w:val="00E3712E"/>
    <w:rsid w:val="00E374C5"/>
    <w:rsid w:val="00E37513"/>
    <w:rsid w:val="00E40120"/>
    <w:rsid w:val="00E40491"/>
    <w:rsid w:val="00E40717"/>
    <w:rsid w:val="00E40796"/>
    <w:rsid w:val="00E40E97"/>
    <w:rsid w:val="00E41F09"/>
    <w:rsid w:val="00E425DE"/>
    <w:rsid w:val="00E4267F"/>
    <w:rsid w:val="00E4286B"/>
    <w:rsid w:val="00E42F60"/>
    <w:rsid w:val="00E43641"/>
    <w:rsid w:val="00E437F9"/>
    <w:rsid w:val="00E43BA3"/>
    <w:rsid w:val="00E43D17"/>
    <w:rsid w:val="00E43DA9"/>
    <w:rsid w:val="00E4409E"/>
    <w:rsid w:val="00E44511"/>
    <w:rsid w:val="00E446DC"/>
    <w:rsid w:val="00E44F6A"/>
    <w:rsid w:val="00E457A9"/>
    <w:rsid w:val="00E458D8"/>
    <w:rsid w:val="00E45992"/>
    <w:rsid w:val="00E45C81"/>
    <w:rsid w:val="00E461F4"/>
    <w:rsid w:val="00E47CB4"/>
    <w:rsid w:val="00E500AA"/>
    <w:rsid w:val="00E504A0"/>
    <w:rsid w:val="00E504D8"/>
    <w:rsid w:val="00E5057E"/>
    <w:rsid w:val="00E514CA"/>
    <w:rsid w:val="00E5199E"/>
    <w:rsid w:val="00E51F63"/>
    <w:rsid w:val="00E5236E"/>
    <w:rsid w:val="00E52891"/>
    <w:rsid w:val="00E52A43"/>
    <w:rsid w:val="00E5337D"/>
    <w:rsid w:val="00E5361A"/>
    <w:rsid w:val="00E536AD"/>
    <w:rsid w:val="00E53F4D"/>
    <w:rsid w:val="00E54560"/>
    <w:rsid w:val="00E54FD5"/>
    <w:rsid w:val="00E5520F"/>
    <w:rsid w:val="00E55339"/>
    <w:rsid w:val="00E55741"/>
    <w:rsid w:val="00E55BB4"/>
    <w:rsid w:val="00E5721F"/>
    <w:rsid w:val="00E577F2"/>
    <w:rsid w:val="00E57B6F"/>
    <w:rsid w:val="00E57C08"/>
    <w:rsid w:val="00E57FEE"/>
    <w:rsid w:val="00E60183"/>
    <w:rsid w:val="00E602D1"/>
    <w:rsid w:val="00E6040C"/>
    <w:rsid w:val="00E60A90"/>
    <w:rsid w:val="00E61057"/>
    <w:rsid w:val="00E61D01"/>
    <w:rsid w:val="00E61DC6"/>
    <w:rsid w:val="00E62164"/>
    <w:rsid w:val="00E62800"/>
    <w:rsid w:val="00E637F0"/>
    <w:rsid w:val="00E63F9C"/>
    <w:rsid w:val="00E64ED7"/>
    <w:rsid w:val="00E64F85"/>
    <w:rsid w:val="00E6502F"/>
    <w:rsid w:val="00E65115"/>
    <w:rsid w:val="00E651C0"/>
    <w:rsid w:val="00E65677"/>
    <w:rsid w:val="00E6587F"/>
    <w:rsid w:val="00E662C7"/>
    <w:rsid w:val="00E66C0E"/>
    <w:rsid w:val="00E66C3F"/>
    <w:rsid w:val="00E67133"/>
    <w:rsid w:val="00E67259"/>
    <w:rsid w:val="00E6742E"/>
    <w:rsid w:val="00E67CF4"/>
    <w:rsid w:val="00E70662"/>
    <w:rsid w:val="00E709AD"/>
    <w:rsid w:val="00E70A67"/>
    <w:rsid w:val="00E70DDA"/>
    <w:rsid w:val="00E71012"/>
    <w:rsid w:val="00E710DD"/>
    <w:rsid w:val="00E7172D"/>
    <w:rsid w:val="00E71A27"/>
    <w:rsid w:val="00E71E0D"/>
    <w:rsid w:val="00E71E71"/>
    <w:rsid w:val="00E71F6F"/>
    <w:rsid w:val="00E71F74"/>
    <w:rsid w:val="00E72C68"/>
    <w:rsid w:val="00E72CF7"/>
    <w:rsid w:val="00E72DB8"/>
    <w:rsid w:val="00E72E1E"/>
    <w:rsid w:val="00E72ED5"/>
    <w:rsid w:val="00E73C9F"/>
    <w:rsid w:val="00E73E75"/>
    <w:rsid w:val="00E7401C"/>
    <w:rsid w:val="00E740C7"/>
    <w:rsid w:val="00E748F0"/>
    <w:rsid w:val="00E75FEF"/>
    <w:rsid w:val="00E7603D"/>
    <w:rsid w:val="00E760EB"/>
    <w:rsid w:val="00E765B0"/>
    <w:rsid w:val="00E7697C"/>
    <w:rsid w:val="00E76D8C"/>
    <w:rsid w:val="00E77498"/>
    <w:rsid w:val="00E80050"/>
    <w:rsid w:val="00E801E6"/>
    <w:rsid w:val="00E80616"/>
    <w:rsid w:val="00E80A89"/>
    <w:rsid w:val="00E80DB7"/>
    <w:rsid w:val="00E80F67"/>
    <w:rsid w:val="00E811EA"/>
    <w:rsid w:val="00E81757"/>
    <w:rsid w:val="00E81EEE"/>
    <w:rsid w:val="00E82923"/>
    <w:rsid w:val="00E82962"/>
    <w:rsid w:val="00E83ABC"/>
    <w:rsid w:val="00E83D03"/>
    <w:rsid w:val="00E8412A"/>
    <w:rsid w:val="00E846AF"/>
    <w:rsid w:val="00E847B9"/>
    <w:rsid w:val="00E84918"/>
    <w:rsid w:val="00E84AAC"/>
    <w:rsid w:val="00E85271"/>
    <w:rsid w:val="00E8533C"/>
    <w:rsid w:val="00E85B35"/>
    <w:rsid w:val="00E85D3C"/>
    <w:rsid w:val="00E85EE2"/>
    <w:rsid w:val="00E85FB4"/>
    <w:rsid w:val="00E86E58"/>
    <w:rsid w:val="00E87D92"/>
    <w:rsid w:val="00E90021"/>
    <w:rsid w:val="00E90498"/>
    <w:rsid w:val="00E90B5E"/>
    <w:rsid w:val="00E9163F"/>
    <w:rsid w:val="00E91A89"/>
    <w:rsid w:val="00E93522"/>
    <w:rsid w:val="00E93B7E"/>
    <w:rsid w:val="00E93D5E"/>
    <w:rsid w:val="00E9412E"/>
    <w:rsid w:val="00E94464"/>
    <w:rsid w:val="00E9575C"/>
    <w:rsid w:val="00E95AC1"/>
    <w:rsid w:val="00E95BF6"/>
    <w:rsid w:val="00E95DFA"/>
    <w:rsid w:val="00E96216"/>
    <w:rsid w:val="00E9699B"/>
    <w:rsid w:val="00E97F0B"/>
    <w:rsid w:val="00EA066F"/>
    <w:rsid w:val="00EA068C"/>
    <w:rsid w:val="00EA06CE"/>
    <w:rsid w:val="00EA14D0"/>
    <w:rsid w:val="00EA172C"/>
    <w:rsid w:val="00EA1B1B"/>
    <w:rsid w:val="00EA224E"/>
    <w:rsid w:val="00EA2919"/>
    <w:rsid w:val="00EA2A5F"/>
    <w:rsid w:val="00EA2C0A"/>
    <w:rsid w:val="00EA323E"/>
    <w:rsid w:val="00EA3796"/>
    <w:rsid w:val="00EA40BC"/>
    <w:rsid w:val="00EA40DE"/>
    <w:rsid w:val="00EA4C90"/>
    <w:rsid w:val="00EA4DCF"/>
    <w:rsid w:val="00EA50D9"/>
    <w:rsid w:val="00EA5ACD"/>
    <w:rsid w:val="00EA5D79"/>
    <w:rsid w:val="00EA603B"/>
    <w:rsid w:val="00EA613E"/>
    <w:rsid w:val="00EA68DF"/>
    <w:rsid w:val="00EA7490"/>
    <w:rsid w:val="00EA7824"/>
    <w:rsid w:val="00EA79AE"/>
    <w:rsid w:val="00EA7C77"/>
    <w:rsid w:val="00EA7E13"/>
    <w:rsid w:val="00EB02B9"/>
    <w:rsid w:val="00EB0383"/>
    <w:rsid w:val="00EB12DE"/>
    <w:rsid w:val="00EB1EF7"/>
    <w:rsid w:val="00EB2052"/>
    <w:rsid w:val="00EB2929"/>
    <w:rsid w:val="00EB2A40"/>
    <w:rsid w:val="00EB36A6"/>
    <w:rsid w:val="00EB39AE"/>
    <w:rsid w:val="00EB3B08"/>
    <w:rsid w:val="00EB4637"/>
    <w:rsid w:val="00EB48B2"/>
    <w:rsid w:val="00EB4AE4"/>
    <w:rsid w:val="00EB530E"/>
    <w:rsid w:val="00EB5960"/>
    <w:rsid w:val="00EB5B78"/>
    <w:rsid w:val="00EB5F4E"/>
    <w:rsid w:val="00EB5F7A"/>
    <w:rsid w:val="00EB60FE"/>
    <w:rsid w:val="00EB6255"/>
    <w:rsid w:val="00EB6C8F"/>
    <w:rsid w:val="00EB7180"/>
    <w:rsid w:val="00EB749C"/>
    <w:rsid w:val="00EB7964"/>
    <w:rsid w:val="00EB7D92"/>
    <w:rsid w:val="00EB7DA8"/>
    <w:rsid w:val="00EB7E45"/>
    <w:rsid w:val="00EC0460"/>
    <w:rsid w:val="00EC04B9"/>
    <w:rsid w:val="00EC058B"/>
    <w:rsid w:val="00EC086E"/>
    <w:rsid w:val="00EC0923"/>
    <w:rsid w:val="00EC1080"/>
    <w:rsid w:val="00EC1A15"/>
    <w:rsid w:val="00EC1A8C"/>
    <w:rsid w:val="00EC1AED"/>
    <w:rsid w:val="00EC26AF"/>
    <w:rsid w:val="00EC296A"/>
    <w:rsid w:val="00EC3A8D"/>
    <w:rsid w:val="00EC3B77"/>
    <w:rsid w:val="00EC49E4"/>
    <w:rsid w:val="00EC4DCD"/>
    <w:rsid w:val="00EC50CE"/>
    <w:rsid w:val="00EC53FD"/>
    <w:rsid w:val="00EC543B"/>
    <w:rsid w:val="00EC6050"/>
    <w:rsid w:val="00EC612A"/>
    <w:rsid w:val="00EC6255"/>
    <w:rsid w:val="00EC62C6"/>
    <w:rsid w:val="00EC6655"/>
    <w:rsid w:val="00EC69E5"/>
    <w:rsid w:val="00EC6ABE"/>
    <w:rsid w:val="00EC6D04"/>
    <w:rsid w:val="00EC7054"/>
    <w:rsid w:val="00EC70B8"/>
    <w:rsid w:val="00EC74A8"/>
    <w:rsid w:val="00EC7787"/>
    <w:rsid w:val="00EC7AF2"/>
    <w:rsid w:val="00EC7B1A"/>
    <w:rsid w:val="00ED01FA"/>
    <w:rsid w:val="00ED0254"/>
    <w:rsid w:val="00ED0699"/>
    <w:rsid w:val="00ED0ACE"/>
    <w:rsid w:val="00ED226C"/>
    <w:rsid w:val="00ED266D"/>
    <w:rsid w:val="00ED31BD"/>
    <w:rsid w:val="00ED3968"/>
    <w:rsid w:val="00ED3969"/>
    <w:rsid w:val="00ED39A2"/>
    <w:rsid w:val="00ED48B4"/>
    <w:rsid w:val="00ED4FF7"/>
    <w:rsid w:val="00ED5327"/>
    <w:rsid w:val="00ED54AD"/>
    <w:rsid w:val="00ED5750"/>
    <w:rsid w:val="00ED5C01"/>
    <w:rsid w:val="00ED68A8"/>
    <w:rsid w:val="00ED75C2"/>
    <w:rsid w:val="00ED7823"/>
    <w:rsid w:val="00ED78EF"/>
    <w:rsid w:val="00ED7D31"/>
    <w:rsid w:val="00EE06FC"/>
    <w:rsid w:val="00EE0749"/>
    <w:rsid w:val="00EE1DE9"/>
    <w:rsid w:val="00EE1E78"/>
    <w:rsid w:val="00EE1EB7"/>
    <w:rsid w:val="00EE2013"/>
    <w:rsid w:val="00EE205F"/>
    <w:rsid w:val="00EE2964"/>
    <w:rsid w:val="00EE2A13"/>
    <w:rsid w:val="00EE3251"/>
    <w:rsid w:val="00EE3496"/>
    <w:rsid w:val="00EE3A6A"/>
    <w:rsid w:val="00EE3BA7"/>
    <w:rsid w:val="00EE3CAB"/>
    <w:rsid w:val="00EE3D9D"/>
    <w:rsid w:val="00EE4337"/>
    <w:rsid w:val="00EE437E"/>
    <w:rsid w:val="00EE460A"/>
    <w:rsid w:val="00EE4689"/>
    <w:rsid w:val="00EE49C6"/>
    <w:rsid w:val="00EE4E34"/>
    <w:rsid w:val="00EE4E83"/>
    <w:rsid w:val="00EE6364"/>
    <w:rsid w:val="00EE64BD"/>
    <w:rsid w:val="00EE6AE0"/>
    <w:rsid w:val="00EE6D48"/>
    <w:rsid w:val="00EE6D55"/>
    <w:rsid w:val="00EE7361"/>
    <w:rsid w:val="00EE73F5"/>
    <w:rsid w:val="00EE76F8"/>
    <w:rsid w:val="00EE7A50"/>
    <w:rsid w:val="00EE7B36"/>
    <w:rsid w:val="00EE7DEF"/>
    <w:rsid w:val="00EF09E8"/>
    <w:rsid w:val="00EF1631"/>
    <w:rsid w:val="00EF1920"/>
    <w:rsid w:val="00EF23F7"/>
    <w:rsid w:val="00EF23FF"/>
    <w:rsid w:val="00EF2C47"/>
    <w:rsid w:val="00EF2F39"/>
    <w:rsid w:val="00EF30E6"/>
    <w:rsid w:val="00EF3761"/>
    <w:rsid w:val="00EF39D2"/>
    <w:rsid w:val="00EF4313"/>
    <w:rsid w:val="00EF4C28"/>
    <w:rsid w:val="00EF4D5F"/>
    <w:rsid w:val="00EF4EB5"/>
    <w:rsid w:val="00EF5A7E"/>
    <w:rsid w:val="00EF5D87"/>
    <w:rsid w:val="00EF5F8C"/>
    <w:rsid w:val="00EF60F5"/>
    <w:rsid w:val="00EF61D0"/>
    <w:rsid w:val="00EF6280"/>
    <w:rsid w:val="00EF6554"/>
    <w:rsid w:val="00EF66BF"/>
    <w:rsid w:val="00EF6AEF"/>
    <w:rsid w:val="00EF788B"/>
    <w:rsid w:val="00EF7BE5"/>
    <w:rsid w:val="00F003FA"/>
    <w:rsid w:val="00F00501"/>
    <w:rsid w:val="00F007D8"/>
    <w:rsid w:val="00F00CE3"/>
    <w:rsid w:val="00F0174E"/>
    <w:rsid w:val="00F01C8E"/>
    <w:rsid w:val="00F01F6D"/>
    <w:rsid w:val="00F02249"/>
    <w:rsid w:val="00F02D01"/>
    <w:rsid w:val="00F033B9"/>
    <w:rsid w:val="00F042AF"/>
    <w:rsid w:val="00F04303"/>
    <w:rsid w:val="00F04702"/>
    <w:rsid w:val="00F04743"/>
    <w:rsid w:val="00F06240"/>
    <w:rsid w:val="00F07EEB"/>
    <w:rsid w:val="00F11C2E"/>
    <w:rsid w:val="00F11D16"/>
    <w:rsid w:val="00F12596"/>
    <w:rsid w:val="00F125B1"/>
    <w:rsid w:val="00F12AF4"/>
    <w:rsid w:val="00F1343B"/>
    <w:rsid w:val="00F1350F"/>
    <w:rsid w:val="00F1412B"/>
    <w:rsid w:val="00F1419B"/>
    <w:rsid w:val="00F147A1"/>
    <w:rsid w:val="00F14B8E"/>
    <w:rsid w:val="00F14F14"/>
    <w:rsid w:val="00F15242"/>
    <w:rsid w:val="00F15319"/>
    <w:rsid w:val="00F1542C"/>
    <w:rsid w:val="00F15C6F"/>
    <w:rsid w:val="00F15CDC"/>
    <w:rsid w:val="00F163FA"/>
    <w:rsid w:val="00F166DA"/>
    <w:rsid w:val="00F16D0A"/>
    <w:rsid w:val="00F173D1"/>
    <w:rsid w:val="00F17906"/>
    <w:rsid w:val="00F17BA4"/>
    <w:rsid w:val="00F17CE7"/>
    <w:rsid w:val="00F17D47"/>
    <w:rsid w:val="00F20395"/>
    <w:rsid w:val="00F2083C"/>
    <w:rsid w:val="00F20F09"/>
    <w:rsid w:val="00F2167A"/>
    <w:rsid w:val="00F21CF3"/>
    <w:rsid w:val="00F2218C"/>
    <w:rsid w:val="00F225D6"/>
    <w:rsid w:val="00F2293B"/>
    <w:rsid w:val="00F23859"/>
    <w:rsid w:val="00F24750"/>
    <w:rsid w:val="00F249D0"/>
    <w:rsid w:val="00F251B6"/>
    <w:rsid w:val="00F2552D"/>
    <w:rsid w:val="00F25B1B"/>
    <w:rsid w:val="00F25F10"/>
    <w:rsid w:val="00F261DD"/>
    <w:rsid w:val="00F26A06"/>
    <w:rsid w:val="00F26D97"/>
    <w:rsid w:val="00F27167"/>
    <w:rsid w:val="00F27246"/>
    <w:rsid w:val="00F274A3"/>
    <w:rsid w:val="00F27652"/>
    <w:rsid w:val="00F27D2F"/>
    <w:rsid w:val="00F30577"/>
    <w:rsid w:val="00F308A2"/>
    <w:rsid w:val="00F31895"/>
    <w:rsid w:val="00F31B4E"/>
    <w:rsid w:val="00F31D78"/>
    <w:rsid w:val="00F31DE9"/>
    <w:rsid w:val="00F32414"/>
    <w:rsid w:val="00F329E4"/>
    <w:rsid w:val="00F32D97"/>
    <w:rsid w:val="00F32F56"/>
    <w:rsid w:val="00F3307D"/>
    <w:rsid w:val="00F3320C"/>
    <w:rsid w:val="00F3326B"/>
    <w:rsid w:val="00F33427"/>
    <w:rsid w:val="00F334C6"/>
    <w:rsid w:val="00F336B9"/>
    <w:rsid w:val="00F33837"/>
    <w:rsid w:val="00F33EB6"/>
    <w:rsid w:val="00F3419C"/>
    <w:rsid w:val="00F34395"/>
    <w:rsid w:val="00F34812"/>
    <w:rsid w:val="00F34A70"/>
    <w:rsid w:val="00F35542"/>
    <w:rsid w:val="00F35688"/>
    <w:rsid w:val="00F35866"/>
    <w:rsid w:val="00F363F9"/>
    <w:rsid w:val="00F3687F"/>
    <w:rsid w:val="00F37EB0"/>
    <w:rsid w:val="00F40215"/>
    <w:rsid w:val="00F4078B"/>
    <w:rsid w:val="00F40986"/>
    <w:rsid w:val="00F40A95"/>
    <w:rsid w:val="00F40B00"/>
    <w:rsid w:val="00F40FF9"/>
    <w:rsid w:val="00F411FC"/>
    <w:rsid w:val="00F414EA"/>
    <w:rsid w:val="00F4165D"/>
    <w:rsid w:val="00F416B3"/>
    <w:rsid w:val="00F416DC"/>
    <w:rsid w:val="00F422EA"/>
    <w:rsid w:val="00F43193"/>
    <w:rsid w:val="00F435F3"/>
    <w:rsid w:val="00F43DDD"/>
    <w:rsid w:val="00F441E8"/>
    <w:rsid w:val="00F44CD7"/>
    <w:rsid w:val="00F44F72"/>
    <w:rsid w:val="00F45280"/>
    <w:rsid w:val="00F4582B"/>
    <w:rsid w:val="00F459DA"/>
    <w:rsid w:val="00F45CC2"/>
    <w:rsid w:val="00F46768"/>
    <w:rsid w:val="00F468C4"/>
    <w:rsid w:val="00F4691D"/>
    <w:rsid w:val="00F46CF1"/>
    <w:rsid w:val="00F46DBB"/>
    <w:rsid w:val="00F46E8E"/>
    <w:rsid w:val="00F47996"/>
    <w:rsid w:val="00F50026"/>
    <w:rsid w:val="00F500B7"/>
    <w:rsid w:val="00F51EEB"/>
    <w:rsid w:val="00F51FC3"/>
    <w:rsid w:val="00F523A5"/>
    <w:rsid w:val="00F52617"/>
    <w:rsid w:val="00F529FC"/>
    <w:rsid w:val="00F532CF"/>
    <w:rsid w:val="00F53605"/>
    <w:rsid w:val="00F53E90"/>
    <w:rsid w:val="00F552F1"/>
    <w:rsid w:val="00F55D91"/>
    <w:rsid w:val="00F57385"/>
    <w:rsid w:val="00F57445"/>
    <w:rsid w:val="00F5763F"/>
    <w:rsid w:val="00F576EF"/>
    <w:rsid w:val="00F576FA"/>
    <w:rsid w:val="00F60493"/>
    <w:rsid w:val="00F6061A"/>
    <w:rsid w:val="00F606EB"/>
    <w:rsid w:val="00F60945"/>
    <w:rsid w:val="00F60E8B"/>
    <w:rsid w:val="00F6167B"/>
    <w:rsid w:val="00F6171F"/>
    <w:rsid w:val="00F61918"/>
    <w:rsid w:val="00F61CD5"/>
    <w:rsid w:val="00F61DF8"/>
    <w:rsid w:val="00F61E7C"/>
    <w:rsid w:val="00F62343"/>
    <w:rsid w:val="00F623BE"/>
    <w:rsid w:val="00F62AB7"/>
    <w:rsid w:val="00F62C00"/>
    <w:rsid w:val="00F62C94"/>
    <w:rsid w:val="00F63015"/>
    <w:rsid w:val="00F63690"/>
    <w:rsid w:val="00F637BF"/>
    <w:rsid w:val="00F63FE1"/>
    <w:rsid w:val="00F6449C"/>
    <w:rsid w:val="00F644E5"/>
    <w:rsid w:val="00F648C3"/>
    <w:rsid w:val="00F65B32"/>
    <w:rsid w:val="00F6622D"/>
    <w:rsid w:val="00F66273"/>
    <w:rsid w:val="00F66387"/>
    <w:rsid w:val="00F664DF"/>
    <w:rsid w:val="00F6654F"/>
    <w:rsid w:val="00F66B35"/>
    <w:rsid w:val="00F66C16"/>
    <w:rsid w:val="00F6718B"/>
    <w:rsid w:val="00F67316"/>
    <w:rsid w:val="00F67986"/>
    <w:rsid w:val="00F7002F"/>
    <w:rsid w:val="00F70196"/>
    <w:rsid w:val="00F7102B"/>
    <w:rsid w:val="00F7113B"/>
    <w:rsid w:val="00F71322"/>
    <w:rsid w:val="00F719B8"/>
    <w:rsid w:val="00F72416"/>
    <w:rsid w:val="00F73222"/>
    <w:rsid w:val="00F739E6"/>
    <w:rsid w:val="00F7444E"/>
    <w:rsid w:val="00F74647"/>
    <w:rsid w:val="00F746E2"/>
    <w:rsid w:val="00F74B05"/>
    <w:rsid w:val="00F752A7"/>
    <w:rsid w:val="00F752B2"/>
    <w:rsid w:val="00F764DA"/>
    <w:rsid w:val="00F769EB"/>
    <w:rsid w:val="00F76EC7"/>
    <w:rsid w:val="00F77582"/>
    <w:rsid w:val="00F77DA7"/>
    <w:rsid w:val="00F77DDC"/>
    <w:rsid w:val="00F800CD"/>
    <w:rsid w:val="00F80369"/>
    <w:rsid w:val="00F8110E"/>
    <w:rsid w:val="00F8119B"/>
    <w:rsid w:val="00F81686"/>
    <w:rsid w:val="00F819A4"/>
    <w:rsid w:val="00F82D53"/>
    <w:rsid w:val="00F83697"/>
    <w:rsid w:val="00F8433A"/>
    <w:rsid w:val="00F847C0"/>
    <w:rsid w:val="00F84AC3"/>
    <w:rsid w:val="00F84E9D"/>
    <w:rsid w:val="00F84F40"/>
    <w:rsid w:val="00F854D5"/>
    <w:rsid w:val="00F8568B"/>
    <w:rsid w:val="00F85E1A"/>
    <w:rsid w:val="00F861CD"/>
    <w:rsid w:val="00F8660D"/>
    <w:rsid w:val="00F8685B"/>
    <w:rsid w:val="00F86AA3"/>
    <w:rsid w:val="00F86B60"/>
    <w:rsid w:val="00F87680"/>
    <w:rsid w:val="00F90347"/>
    <w:rsid w:val="00F904B6"/>
    <w:rsid w:val="00F90639"/>
    <w:rsid w:val="00F909E3"/>
    <w:rsid w:val="00F90E39"/>
    <w:rsid w:val="00F90EDA"/>
    <w:rsid w:val="00F90F08"/>
    <w:rsid w:val="00F91717"/>
    <w:rsid w:val="00F91DCA"/>
    <w:rsid w:val="00F927BE"/>
    <w:rsid w:val="00F92AB9"/>
    <w:rsid w:val="00F93238"/>
    <w:rsid w:val="00F933C7"/>
    <w:rsid w:val="00F933EE"/>
    <w:rsid w:val="00F94400"/>
    <w:rsid w:val="00F94591"/>
    <w:rsid w:val="00F946BF"/>
    <w:rsid w:val="00F94B1D"/>
    <w:rsid w:val="00F94C5A"/>
    <w:rsid w:val="00F954C7"/>
    <w:rsid w:val="00F956E1"/>
    <w:rsid w:val="00F9576B"/>
    <w:rsid w:val="00F95BD0"/>
    <w:rsid w:val="00F95F33"/>
    <w:rsid w:val="00F95F80"/>
    <w:rsid w:val="00F9693D"/>
    <w:rsid w:val="00F96FC1"/>
    <w:rsid w:val="00F9798E"/>
    <w:rsid w:val="00FA0D46"/>
    <w:rsid w:val="00FA0F03"/>
    <w:rsid w:val="00FA1370"/>
    <w:rsid w:val="00FA1BA9"/>
    <w:rsid w:val="00FA1CA3"/>
    <w:rsid w:val="00FA1DA9"/>
    <w:rsid w:val="00FA2117"/>
    <w:rsid w:val="00FA23A6"/>
    <w:rsid w:val="00FA2BA7"/>
    <w:rsid w:val="00FA3093"/>
    <w:rsid w:val="00FA39F5"/>
    <w:rsid w:val="00FA3B3A"/>
    <w:rsid w:val="00FA3DC3"/>
    <w:rsid w:val="00FA4153"/>
    <w:rsid w:val="00FA496C"/>
    <w:rsid w:val="00FA4A48"/>
    <w:rsid w:val="00FA4BED"/>
    <w:rsid w:val="00FA4EF8"/>
    <w:rsid w:val="00FA5123"/>
    <w:rsid w:val="00FA550D"/>
    <w:rsid w:val="00FA57B8"/>
    <w:rsid w:val="00FA66C9"/>
    <w:rsid w:val="00FA6716"/>
    <w:rsid w:val="00FA6B60"/>
    <w:rsid w:val="00FA6BCB"/>
    <w:rsid w:val="00FA6E35"/>
    <w:rsid w:val="00FA776A"/>
    <w:rsid w:val="00FA7AF6"/>
    <w:rsid w:val="00FA7E1F"/>
    <w:rsid w:val="00FB0DC5"/>
    <w:rsid w:val="00FB0F4F"/>
    <w:rsid w:val="00FB0FDD"/>
    <w:rsid w:val="00FB128E"/>
    <w:rsid w:val="00FB139D"/>
    <w:rsid w:val="00FB1D00"/>
    <w:rsid w:val="00FB2655"/>
    <w:rsid w:val="00FB357D"/>
    <w:rsid w:val="00FB3844"/>
    <w:rsid w:val="00FB3846"/>
    <w:rsid w:val="00FB3CFB"/>
    <w:rsid w:val="00FB4946"/>
    <w:rsid w:val="00FB50C2"/>
    <w:rsid w:val="00FB516A"/>
    <w:rsid w:val="00FB586B"/>
    <w:rsid w:val="00FB5899"/>
    <w:rsid w:val="00FB58FB"/>
    <w:rsid w:val="00FB5D2D"/>
    <w:rsid w:val="00FB6257"/>
    <w:rsid w:val="00FB62D0"/>
    <w:rsid w:val="00FB6560"/>
    <w:rsid w:val="00FB6906"/>
    <w:rsid w:val="00FB7ABB"/>
    <w:rsid w:val="00FB7BF0"/>
    <w:rsid w:val="00FB7C4B"/>
    <w:rsid w:val="00FB7E36"/>
    <w:rsid w:val="00FC0002"/>
    <w:rsid w:val="00FC0047"/>
    <w:rsid w:val="00FC065D"/>
    <w:rsid w:val="00FC0BDB"/>
    <w:rsid w:val="00FC0ED9"/>
    <w:rsid w:val="00FC102F"/>
    <w:rsid w:val="00FC12B4"/>
    <w:rsid w:val="00FC1497"/>
    <w:rsid w:val="00FC1638"/>
    <w:rsid w:val="00FC163A"/>
    <w:rsid w:val="00FC18E6"/>
    <w:rsid w:val="00FC1B78"/>
    <w:rsid w:val="00FC23E5"/>
    <w:rsid w:val="00FC3015"/>
    <w:rsid w:val="00FC3273"/>
    <w:rsid w:val="00FC33B3"/>
    <w:rsid w:val="00FC353B"/>
    <w:rsid w:val="00FC377F"/>
    <w:rsid w:val="00FC379A"/>
    <w:rsid w:val="00FC3942"/>
    <w:rsid w:val="00FC4741"/>
    <w:rsid w:val="00FC5756"/>
    <w:rsid w:val="00FC5C60"/>
    <w:rsid w:val="00FC5D3E"/>
    <w:rsid w:val="00FC6179"/>
    <w:rsid w:val="00FC67B9"/>
    <w:rsid w:val="00FC6897"/>
    <w:rsid w:val="00FC6DAE"/>
    <w:rsid w:val="00FC6DCA"/>
    <w:rsid w:val="00FC772E"/>
    <w:rsid w:val="00FC78ED"/>
    <w:rsid w:val="00FC7AD4"/>
    <w:rsid w:val="00FC7F17"/>
    <w:rsid w:val="00FD0E60"/>
    <w:rsid w:val="00FD167A"/>
    <w:rsid w:val="00FD1A82"/>
    <w:rsid w:val="00FD2B43"/>
    <w:rsid w:val="00FD3367"/>
    <w:rsid w:val="00FD3878"/>
    <w:rsid w:val="00FD3FCE"/>
    <w:rsid w:val="00FD462D"/>
    <w:rsid w:val="00FD497B"/>
    <w:rsid w:val="00FD57ED"/>
    <w:rsid w:val="00FD5D77"/>
    <w:rsid w:val="00FD5FCB"/>
    <w:rsid w:val="00FD6570"/>
    <w:rsid w:val="00FD6A5D"/>
    <w:rsid w:val="00FD7A75"/>
    <w:rsid w:val="00FD7D68"/>
    <w:rsid w:val="00FE02E5"/>
    <w:rsid w:val="00FE0659"/>
    <w:rsid w:val="00FE0A5C"/>
    <w:rsid w:val="00FE0ACE"/>
    <w:rsid w:val="00FE0B70"/>
    <w:rsid w:val="00FE0F83"/>
    <w:rsid w:val="00FE17C9"/>
    <w:rsid w:val="00FE2246"/>
    <w:rsid w:val="00FE27AA"/>
    <w:rsid w:val="00FE27C7"/>
    <w:rsid w:val="00FE2985"/>
    <w:rsid w:val="00FE3216"/>
    <w:rsid w:val="00FE32BB"/>
    <w:rsid w:val="00FE358F"/>
    <w:rsid w:val="00FE378D"/>
    <w:rsid w:val="00FE39D5"/>
    <w:rsid w:val="00FE3BC3"/>
    <w:rsid w:val="00FE3E9A"/>
    <w:rsid w:val="00FE40D1"/>
    <w:rsid w:val="00FE4CC6"/>
    <w:rsid w:val="00FE4FAA"/>
    <w:rsid w:val="00FE596C"/>
    <w:rsid w:val="00FE5A14"/>
    <w:rsid w:val="00FE5AC0"/>
    <w:rsid w:val="00FE5D07"/>
    <w:rsid w:val="00FE64F5"/>
    <w:rsid w:val="00FE65E0"/>
    <w:rsid w:val="00FE7576"/>
    <w:rsid w:val="00FE7AB0"/>
    <w:rsid w:val="00FE7FCA"/>
    <w:rsid w:val="00FF095C"/>
    <w:rsid w:val="00FF1257"/>
    <w:rsid w:val="00FF126F"/>
    <w:rsid w:val="00FF2683"/>
    <w:rsid w:val="00FF2B84"/>
    <w:rsid w:val="00FF2E46"/>
    <w:rsid w:val="00FF374C"/>
    <w:rsid w:val="00FF3BFF"/>
    <w:rsid w:val="00FF41DC"/>
    <w:rsid w:val="00FF4276"/>
    <w:rsid w:val="00FF42B2"/>
    <w:rsid w:val="00FF444B"/>
    <w:rsid w:val="00FF47E2"/>
    <w:rsid w:val="00FF4D9F"/>
    <w:rsid w:val="00FF5484"/>
    <w:rsid w:val="00FF5B5A"/>
    <w:rsid w:val="00FF5D45"/>
    <w:rsid w:val="00FF6B83"/>
    <w:rsid w:val="00FF71FA"/>
    <w:rsid w:val="00FF7598"/>
    <w:rsid w:val="00FF7761"/>
    <w:rsid w:val="00FF7B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ABEB7ED"/>
  <w14:defaultImageDpi w14:val="300"/>
  <w15:docId w15:val="{5B33C1C5-B22D-D94D-81AC-FC3EDE3E62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7C1E"/>
    <w:rPr>
      <w:rFonts w:ascii="Arial" w:eastAsia="Times New Roman" w:hAnsi="Times New Roman" w:cs="Times New Roman"/>
      <w:sz w:val="22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B6126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B612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B6126"/>
  </w:style>
  <w:style w:type="character" w:customStyle="1" w:styleId="CommentTextChar">
    <w:name w:val="Comment Text Char"/>
    <w:basedOn w:val="DefaultParagraphFont"/>
    <w:link w:val="CommentText"/>
    <w:uiPriority w:val="99"/>
    <w:rsid w:val="002B6126"/>
  </w:style>
  <w:style w:type="paragraph" w:styleId="BalloonText">
    <w:name w:val="Balloon Text"/>
    <w:basedOn w:val="Normal"/>
    <w:link w:val="BalloonTextChar"/>
    <w:uiPriority w:val="99"/>
    <w:semiHidden/>
    <w:unhideWhenUsed/>
    <w:rsid w:val="002B612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6126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190D7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102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102D"/>
    <w:rPr>
      <w:rFonts w:ascii="Times New Roman" w:eastAsia="Times New Roman" w:hAnsi="Times New Roman" w:cs="Times New Roman"/>
      <w:b/>
      <w:bCs/>
      <w:sz w:val="20"/>
      <w:szCs w:val="20"/>
      <w:lang w:eastAsia="ko-KR"/>
    </w:rPr>
  </w:style>
  <w:style w:type="character" w:styleId="Hyperlink">
    <w:name w:val="Hyperlink"/>
    <w:basedOn w:val="DefaultParagraphFont"/>
    <w:uiPriority w:val="99"/>
    <w:unhideWhenUsed/>
    <w:rsid w:val="00017DAF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17DAF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370B2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0B28"/>
    <w:rPr>
      <w:rFonts w:ascii="Times New Roman" w:eastAsia="Times New Roman" w:hAnsi="Times New Roman" w:cs="Times New Roman"/>
      <w:lang w:eastAsia="ko-KR"/>
    </w:rPr>
  </w:style>
  <w:style w:type="character" w:styleId="PageNumber">
    <w:name w:val="page number"/>
    <w:basedOn w:val="DefaultParagraphFont"/>
    <w:uiPriority w:val="99"/>
    <w:semiHidden/>
    <w:unhideWhenUsed/>
    <w:rsid w:val="00370B28"/>
  </w:style>
  <w:style w:type="paragraph" w:styleId="Header">
    <w:name w:val="header"/>
    <w:basedOn w:val="Normal"/>
    <w:link w:val="HeaderChar"/>
    <w:uiPriority w:val="99"/>
    <w:unhideWhenUsed/>
    <w:rsid w:val="00370B2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70B28"/>
    <w:rPr>
      <w:rFonts w:ascii="Times New Roman" w:eastAsia="Times New Roman" w:hAnsi="Times New Roman" w:cs="Times New Roman"/>
      <w:lang w:eastAsia="ko-KR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C657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F3AA7"/>
    <w:rPr>
      <w:color w:val="800080" w:themeColor="followedHyperlink"/>
      <w:u w:val="single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1302D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rsid w:val="005E4777"/>
    <w:pPr>
      <w:spacing w:line="360" w:lineRule="auto"/>
      <w:jc w:val="both"/>
    </w:pPr>
    <w:rPr>
      <w:rFonts w:eastAsiaTheme="minorEastAsia" w:hAnsi="Arial" w:cs="Arial"/>
      <w:lang w:eastAsia="en-US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52807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A036B6"/>
    <w:pPr>
      <w:jc w:val="center"/>
    </w:pPr>
    <w:rPr>
      <w:rFonts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36B6"/>
    <w:rPr>
      <w:rFonts w:ascii="Arial" w:eastAsia="Times New Roman" w:hAnsi="Arial" w:cs="Arial"/>
      <w:sz w:val="22"/>
      <w:lang w:eastAsia="ko-KR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85C05"/>
    <w:rPr>
      <w:rFonts w:ascii="Times New Roman" w:eastAsia="Times New Roman" w:hAnsi="Times New Roman" w:cs="Times New Roman"/>
      <w:lang w:eastAsia="ko-KR"/>
    </w:rPr>
  </w:style>
  <w:style w:type="character" w:styleId="UnresolvedMention">
    <w:name w:val="Unresolved Mention"/>
    <w:basedOn w:val="DefaultParagraphFont"/>
    <w:uiPriority w:val="99"/>
    <w:semiHidden/>
    <w:unhideWhenUsed/>
    <w:rsid w:val="005537C3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51639F"/>
    <w:pPr>
      <w:spacing w:before="100" w:beforeAutospacing="1" w:after="100" w:afterAutospacing="1"/>
    </w:pPr>
  </w:style>
  <w:style w:type="character" w:styleId="LineNumber">
    <w:name w:val="line number"/>
    <w:basedOn w:val="DefaultParagraphFont"/>
    <w:uiPriority w:val="99"/>
    <w:semiHidden/>
    <w:unhideWhenUsed/>
    <w:rsid w:val="00B07BE3"/>
  </w:style>
  <w:style w:type="table" w:styleId="TableGrid">
    <w:name w:val="Table Grid"/>
    <w:basedOn w:val="TableNormal"/>
    <w:uiPriority w:val="59"/>
    <w:rsid w:val="005B683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9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576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5153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5659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9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6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5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4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9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620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934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0314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460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6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1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2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96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12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39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62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526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0077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2682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375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6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57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74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163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954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537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851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5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66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16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215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59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5402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377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960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346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440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670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9466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066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10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9279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5640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29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18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56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7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09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678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3333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170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7542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286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8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86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85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43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5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998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947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3563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104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42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4448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72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1387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5775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995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93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746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3949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079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56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8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59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03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0714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4093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1132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5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53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8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90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2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30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7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93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24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03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84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9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729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65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7365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517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3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744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97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79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8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1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74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978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4469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04707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2755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15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62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6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56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79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109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782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60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586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686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06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225362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197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838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17751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342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46097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832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621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402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61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8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55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155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3455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711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25697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523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5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464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73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509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010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89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588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520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5772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723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2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496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92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480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342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38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7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46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676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523248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509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5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113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46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395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05280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24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95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08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9407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407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7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62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01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0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59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893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129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4650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560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8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34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26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63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40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40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92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3582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89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9634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764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3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9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7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3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4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25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5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2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86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25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654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1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59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817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604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268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486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2830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212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2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9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2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735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692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5563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59746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9275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17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66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71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0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3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13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060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4074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9145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565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71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6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77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256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676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671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6315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913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677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193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93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9234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766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9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1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30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34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035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628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26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7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86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8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400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6502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693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888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403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257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173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726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08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3403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48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84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6933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831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700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165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403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812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09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8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4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71551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1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8598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63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924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15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82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867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10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5732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973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3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83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9987166-A540-4545-BE00-8C21874DF2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8</Pages>
  <Words>982</Words>
  <Characters>559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</Company>
  <LinksUpToDate>false</LinksUpToDate>
  <CharactersWithSpaces>6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krae Cho</dc:creator>
  <cp:keywords/>
  <dc:description/>
  <cp:lastModifiedBy>Ukrae Cho</cp:lastModifiedBy>
  <cp:revision>15</cp:revision>
  <cp:lastPrinted>2023-04-12T20:48:00Z</cp:lastPrinted>
  <dcterms:created xsi:type="dcterms:W3CDTF">2023-04-12T20:48:00Z</dcterms:created>
  <dcterms:modified xsi:type="dcterms:W3CDTF">2023-08-16T19:18:00Z</dcterms:modified>
</cp:coreProperties>
</file>